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D7BD78A" w:rsidR="003516D2" w:rsidRPr="003516D2" w:rsidRDefault="003516D2" w:rsidP="005425A0">
      <w:pPr>
        <w:jc w:val="center"/>
        <w:rPr>
          <w:b/>
          <w:sz w:val="30"/>
          <w:szCs w:val="30"/>
        </w:rPr>
      </w:pPr>
      <w:r>
        <w:rPr>
          <w:b/>
          <w:sz w:val="30"/>
          <w:szCs w:val="30"/>
        </w:rPr>
        <w:t xml:space="preserve">Version: </w:t>
      </w:r>
      <w:r w:rsidR="006B509E">
        <w:rPr>
          <w:b/>
          <w:sz w:val="30"/>
          <w:szCs w:val="30"/>
        </w:rPr>
        <w:t>3</w:t>
      </w:r>
      <w:r w:rsidR="006B509E">
        <w:rPr>
          <w:b/>
          <w:sz w:val="30"/>
          <w:szCs w:val="30"/>
          <w:vertAlign w:val="superscript"/>
        </w:rPr>
        <w:t>r</w:t>
      </w:r>
      <w:r w:rsidR="00483010" w:rsidRPr="00483010">
        <w:rPr>
          <w:b/>
          <w:sz w:val="30"/>
          <w:szCs w:val="30"/>
          <w:vertAlign w:val="superscript"/>
        </w:rPr>
        <w:t>d</w:t>
      </w:r>
      <w:r>
        <w:rPr>
          <w:b/>
          <w:sz w:val="30"/>
          <w:szCs w:val="30"/>
        </w:rPr>
        <w:t xml:space="preserve"> </w:t>
      </w:r>
      <w:r w:rsidR="006B509E">
        <w:rPr>
          <w:b/>
          <w:sz w:val="30"/>
          <w:szCs w:val="30"/>
        </w:rPr>
        <w:t>Octo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41D9AF87" w14:textId="77777777" w:rsidR="00643E65"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643E65">
        <w:rPr>
          <w:noProof/>
        </w:rPr>
        <w:t>Figures and tables</w:t>
      </w:r>
      <w:r w:rsidR="00643E65">
        <w:rPr>
          <w:noProof/>
        </w:rPr>
        <w:tab/>
      </w:r>
      <w:r w:rsidR="00643E65">
        <w:rPr>
          <w:noProof/>
        </w:rPr>
        <w:fldChar w:fldCharType="begin"/>
      </w:r>
      <w:r w:rsidR="00643E65">
        <w:rPr>
          <w:noProof/>
        </w:rPr>
        <w:instrText xml:space="preserve"> PAGEREF _Toc494833203 \h </w:instrText>
      </w:r>
      <w:r w:rsidR="00643E65">
        <w:rPr>
          <w:noProof/>
        </w:rPr>
      </w:r>
      <w:r w:rsidR="00643E65">
        <w:rPr>
          <w:noProof/>
        </w:rPr>
        <w:fldChar w:fldCharType="separate"/>
      </w:r>
      <w:r w:rsidR="00643E65">
        <w:rPr>
          <w:noProof/>
        </w:rPr>
        <w:t>2</w:t>
      </w:r>
      <w:r w:rsidR="00643E65">
        <w:rPr>
          <w:noProof/>
        </w:rPr>
        <w:fldChar w:fldCharType="end"/>
      </w:r>
    </w:p>
    <w:p w14:paraId="572FB5F8" w14:textId="77777777" w:rsidR="00643E65" w:rsidRDefault="00643E65">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833204 \h </w:instrText>
      </w:r>
      <w:r>
        <w:rPr>
          <w:noProof/>
        </w:rPr>
      </w:r>
      <w:r>
        <w:rPr>
          <w:noProof/>
        </w:rPr>
        <w:fldChar w:fldCharType="separate"/>
      </w:r>
      <w:r>
        <w:rPr>
          <w:noProof/>
        </w:rPr>
        <w:t>3</w:t>
      </w:r>
      <w:r>
        <w:rPr>
          <w:noProof/>
        </w:rPr>
        <w:fldChar w:fldCharType="end"/>
      </w:r>
    </w:p>
    <w:p w14:paraId="5C64C275" w14:textId="77777777" w:rsidR="00643E65" w:rsidRDefault="00643E65">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833205 \h </w:instrText>
      </w:r>
      <w:r>
        <w:rPr>
          <w:noProof/>
        </w:rPr>
      </w:r>
      <w:r>
        <w:rPr>
          <w:noProof/>
        </w:rPr>
        <w:fldChar w:fldCharType="separate"/>
      </w:r>
      <w:r>
        <w:rPr>
          <w:noProof/>
        </w:rPr>
        <w:t>3</w:t>
      </w:r>
      <w:r>
        <w:rPr>
          <w:noProof/>
        </w:rPr>
        <w:fldChar w:fldCharType="end"/>
      </w:r>
    </w:p>
    <w:p w14:paraId="2084FAC4" w14:textId="77777777" w:rsidR="00643E65" w:rsidRDefault="00643E65">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833206 \h </w:instrText>
      </w:r>
      <w:r>
        <w:rPr>
          <w:noProof/>
        </w:rPr>
      </w:r>
      <w:r>
        <w:rPr>
          <w:noProof/>
        </w:rPr>
        <w:fldChar w:fldCharType="separate"/>
      </w:r>
      <w:r>
        <w:rPr>
          <w:noProof/>
        </w:rPr>
        <w:t>3</w:t>
      </w:r>
      <w:r>
        <w:rPr>
          <w:noProof/>
        </w:rPr>
        <w:fldChar w:fldCharType="end"/>
      </w:r>
    </w:p>
    <w:p w14:paraId="2894F923" w14:textId="77777777" w:rsidR="00643E65" w:rsidRDefault="00643E65">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833207 \h </w:instrText>
      </w:r>
      <w:r>
        <w:rPr>
          <w:noProof/>
        </w:rPr>
      </w:r>
      <w:r>
        <w:rPr>
          <w:noProof/>
        </w:rPr>
        <w:fldChar w:fldCharType="separate"/>
      </w:r>
      <w:r>
        <w:rPr>
          <w:noProof/>
        </w:rPr>
        <w:t>4</w:t>
      </w:r>
      <w:r>
        <w:rPr>
          <w:noProof/>
        </w:rPr>
        <w:fldChar w:fldCharType="end"/>
      </w:r>
    </w:p>
    <w:p w14:paraId="76267593" w14:textId="77777777" w:rsidR="00643E65" w:rsidRDefault="00643E65">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833208 \h </w:instrText>
      </w:r>
      <w:r>
        <w:rPr>
          <w:noProof/>
        </w:rPr>
      </w:r>
      <w:r>
        <w:rPr>
          <w:noProof/>
        </w:rPr>
        <w:fldChar w:fldCharType="separate"/>
      </w:r>
      <w:r>
        <w:rPr>
          <w:noProof/>
        </w:rPr>
        <w:t>4</w:t>
      </w:r>
      <w:r>
        <w:rPr>
          <w:noProof/>
        </w:rPr>
        <w:fldChar w:fldCharType="end"/>
      </w:r>
    </w:p>
    <w:p w14:paraId="3C797BA5" w14:textId="77777777" w:rsidR="00643E65" w:rsidRDefault="00643E65">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833209 \h </w:instrText>
      </w:r>
      <w:r>
        <w:rPr>
          <w:noProof/>
        </w:rPr>
      </w:r>
      <w:r>
        <w:rPr>
          <w:noProof/>
        </w:rPr>
        <w:fldChar w:fldCharType="separate"/>
      </w:r>
      <w:r>
        <w:rPr>
          <w:noProof/>
        </w:rPr>
        <w:t>5</w:t>
      </w:r>
      <w:r>
        <w:rPr>
          <w:noProof/>
        </w:rPr>
        <w:fldChar w:fldCharType="end"/>
      </w:r>
    </w:p>
    <w:p w14:paraId="1B892A82" w14:textId="77777777" w:rsidR="00643E65" w:rsidRDefault="00643E65">
      <w:pPr>
        <w:pStyle w:val="TOC1"/>
        <w:tabs>
          <w:tab w:val="right" w:pos="9010"/>
        </w:tabs>
        <w:rPr>
          <w:rFonts w:eastAsiaTheme="minorEastAsia"/>
          <w:b w:val="0"/>
          <w:bCs w:val="0"/>
          <w:caps w:val="0"/>
          <w:noProof/>
          <w:sz w:val="24"/>
          <w:szCs w:val="24"/>
          <w:u w:val="none"/>
          <w:lang w:eastAsia="en-GB"/>
        </w:rPr>
      </w:pPr>
      <w:r w:rsidRPr="0029507A">
        <w:rPr>
          <w:rFonts w:eastAsia="Times New Roman"/>
          <w:noProof/>
          <w:lang w:eastAsia="en-GB"/>
        </w:rPr>
        <w:t>Outlines of HIWeather focus areas</w:t>
      </w:r>
      <w:r>
        <w:rPr>
          <w:noProof/>
        </w:rPr>
        <w:tab/>
      </w:r>
      <w:r>
        <w:rPr>
          <w:noProof/>
        </w:rPr>
        <w:fldChar w:fldCharType="begin"/>
      </w:r>
      <w:r>
        <w:rPr>
          <w:noProof/>
        </w:rPr>
        <w:instrText xml:space="preserve"> PAGEREF _Toc494833210 \h </w:instrText>
      </w:r>
      <w:r>
        <w:rPr>
          <w:noProof/>
        </w:rPr>
      </w:r>
      <w:r>
        <w:rPr>
          <w:noProof/>
        </w:rPr>
        <w:fldChar w:fldCharType="separate"/>
      </w:r>
      <w:r>
        <w:rPr>
          <w:noProof/>
        </w:rPr>
        <w:t>6</w:t>
      </w:r>
      <w:r>
        <w:rPr>
          <w:noProof/>
        </w:rPr>
        <w:fldChar w:fldCharType="end"/>
      </w:r>
    </w:p>
    <w:p w14:paraId="78306E3A" w14:textId="77777777" w:rsidR="00643E65" w:rsidRDefault="00643E65">
      <w:pPr>
        <w:pStyle w:val="TOC2"/>
        <w:tabs>
          <w:tab w:val="right" w:pos="9010"/>
        </w:tabs>
        <w:rPr>
          <w:rFonts w:eastAsiaTheme="minorEastAsia"/>
          <w:b w:val="0"/>
          <w:bCs w:val="0"/>
          <w:smallCaps w:val="0"/>
          <w:noProof/>
          <w:sz w:val="24"/>
          <w:szCs w:val="24"/>
          <w:lang w:eastAsia="en-GB"/>
        </w:rPr>
      </w:pPr>
      <w:r w:rsidRPr="0029507A">
        <w:rPr>
          <w:rFonts w:eastAsia="Times New Roman"/>
          <w:noProof/>
          <w:lang w:eastAsia="en-GB"/>
        </w:rPr>
        <w:t>1. Urban Flood</w:t>
      </w:r>
      <w:r>
        <w:rPr>
          <w:noProof/>
        </w:rPr>
        <w:tab/>
      </w:r>
      <w:r>
        <w:rPr>
          <w:noProof/>
        </w:rPr>
        <w:fldChar w:fldCharType="begin"/>
      </w:r>
      <w:r>
        <w:rPr>
          <w:noProof/>
        </w:rPr>
        <w:instrText xml:space="preserve"> PAGEREF _Toc494833211 \h </w:instrText>
      </w:r>
      <w:r>
        <w:rPr>
          <w:noProof/>
        </w:rPr>
      </w:r>
      <w:r>
        <w:rPr>
          <w:noProof/>
        </w:rPr>
        <w:fldChar w:fldCharType="separate"/>
      </w:r>
      <w:r>
        <w:rPr>
          <w:noProof/>
        </w:rPr>
        <w:t>6</w:t>
      </w:r>
      <w:r>
        <w:rPr>
          <w:noProof/>
        </w:rPr>
        <w:fldChar w:fldCharType="end"/>
      </w:r>
    </w:p>
    <w:p w14:paraId="75019F54" w14:textId="77777777" w:rsidR="00643E65" w:rsidRDefault="00643E65">
      <w:pPr>
        <w:pStyle w:val="TOC3"/>
        <w:tabs>
          <w:tab w:val="right" w:pos="9010"/>
        </w:tabs>
        <w:rPr>
          <w:rFonts w:eastAsiaTheme="minorEastAsia"/>
          <w:smallCaps w:val="0"/>
          <w:noProof/>
          <w:sz w:val="24"/>
          <w:szCs w:val="24"/>
          <w:lang w:eastAsia="en-GB"/>
        </w:rPr>
      </w:pPr>
      <w:r w:rsidRPr="0029507A">
        <w:rPr>
          <w:rFonts w:eastAsia="Times New Roman"/>
          <w:noProof/>
          <w:lang w:eastAsia="en-GB"/>
        </w:rPr>
        <w:t>Overview</w:t>
      </w:r>
      <w:r>
        <w:rPr>
          <w:noProof/>
        </w:rPr>
        <w:tab/>
      </w:r>
      <w:r>
        <w:rPr>
          <w:noProof/>
        </w:rPr>
        <w:fldChar w:fldCharType="begin"/>
      </w:r>
      <w:r>
        <w:rPr>
          <w:noProof/>
        </w:rPr>
        <w:instrText xml:space="preserve"> PAGEREF _Toc494833212 \h </w:instrText>
      </w:r>
      <w:r>
        <w:rPr>
          <w:noProof/>
        </w:rPr>
      </w:r>
      <w:r>
        <w:rPr>
          <w:noProof/>
        </w:rPr>
        <w:fldChar w:fldCharType="separate"/>
      </w:r>
      <w:r>
        <w:rPr>
          <w:noProof/>
        </w:rPr>
        <w:t>6</w:t>
      </w:r>
      <w:r>
        <w:rPr>
          <w:noProof/>
        </w:rPr>
        <w:fldChar w:fldCharType="end"/>
      </w:r>
    </w:p>
    <w:p w14:paraId="5A4A47E2" w14:textId="77777777" w:rsidR="00643E65" w:rsidRDefault="00643E65">
      <w:pPr>
        <w:pStyle w:val="TOC3"/>
        <w:tabs>
          <w:tab w:val="right" w:pos="9010"/>
        </w:tabs>
        <w:rPr>
          <w:rFonts w:eastAsiaTheme="minorEastAsia"/>
          <w:smallCaps w:val="0"/>
          <w:noProof/>
          <w:sz w:val="24"/>
          <w:szCs w:val="24"/>
          <w:lang w:eastAsia="en-GB"/>
        </w:rPr>
      </w:pPr>
      <w:r w:rsidRPr="0029507A">
        <w:rPr>
          <w:rFonts w:eastAsia="Times New Roman"/>
          <w:noProof/>
          <w:lang w:eastAsia="en-GB"/>
        </w:rPr>
        <w:t>1.1 Health risks</w:t>
      </w:r>
      <w:r>
        <w:rPr>
          <w:noProof/>
        </w:rPr>
        <w:tab/>
      </w:r>
      <w:r>
        <w:rPr>
          <w:noProof/>
        </w:rPr>
        <w:fldChar w:fldCharType="begin"/>
      </w:r>
      <w:r>
        <w:rPr>
          <w:noProof/>
        </w:rPr>
        <w:instrText xml:space="preserve"> PAGEREF _Toc494833213 \h </w:instrText>
      </w:r>
      <w:r>
        <w:rPr>
          <w:noProof/>
        </w:rPr>
      </w:r>
      <w:r>
        <w:rPr>
          <w:noProof/>
        </w:rPr>
        <w:fldChar w:fldCharType="separate"/>
      </w:r>
      <w:r>
        <w:rPr>
          <w:noProof/>
        </w:rPr>
        <w:t>8</w:t>
      </w:r>
      <w:r>
        <w:rPr>
          <w:noProof/>
        </w:rPr>
        <w:fldChar w:fldCharType="end"/>
      </w:r>
    </w:p>
    <w:p w14:paraId="6EB4985E" w14:textId="77777777" w:rsidR="00643E65" w:rsidRDefault="00643E65">
      <w:pPr>
        <w:pStyle w:val="TOC3"/>
        <w:tabs>
          <w:tab w:val="right" w:pos="9010"/>
        </w:tabs>
        <w:rPr>
          <w:rFonts w:eastAsiaTheme="minorEastAsia"/>
          <w:smallCaps w:val="0"/>
          <w:noProof/>
          <w:sz w:val="24"/>
          <w:szCs w:val="24"/>
          <w:lang w:eastAsia="en-GB"/>
        </w:rPr>
      </w:pPr>
      <w:r w:rsidRPr="0029507A">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833214 \h </w:instrText>
      </w:r>
      <w:r>
        <w:rPr>
          <w:noProof/>
        </w:rPr>
      </w:r>
      <w:r>
        <w:rPr>
          <w:noProof/>
        </w:rPr>
        <w:fldChar w:fldCharType="separate"/>
      </w:r>
      <w:r>
        <w:rPr>
          <w:noProof/>
        </w:rPr>
        <w:t>10</w:t>
      </w:r>
      <w:r>
        <w:rPr>
          <w:noProof/>
        </w:rPr>
        <w:fldChar w:fldCharType="end"/>
      </w:r>
    </w:p>
    <w:p w14:paraId="2146443D" w14:textId="77777777" w:rsidR="00643E65" w:rsidRDefault="00643E65">
      <w:pPr>
        <w:pStyle w:val="TOC3"/>
        <w:tabs>
          <w:tab w:val="right" w:pos="9010"/>
        </w:tabs>
        <w:rPr>
          <w:rFonts w:eastAsiaTheme="minorEastAsia"/>
          <w:smallCaps w:val="0"/>
          <w:noProof/>
          <w:sz w:val="24"/>
          <w:szCs w:val="24"/>
          <w:lang w:eastAsia="en-GB"/>
        </w:rPr>
      </w:pPr>
      <w:r w:rsidRPr="0029507A">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833215 \h </w:instrText>
      </w:r>
      <w:r>
        <w:rPr>
          <w:noProof/>
        </w:rPr>
      </w:r>
      <w:r>
        <w:rPr>
          <w:noProof/>
        </w:rPr>
        <w:fldChar w:fldCharType="separate"/>
      </w:r>
      <w:r>
        <w:rPr>
          <w:noProof/>
        </w:rPr>
        <w:t>11</w:t>
      </w:r>
      <w:r>
        <w:rPr>
          <w:noProof/>
        </w:rPr>
        <w:fldChar w:fldCharType="end"/>
      </w:r>
    </w:p>
    <w:p w14:paraId="1FB495D4" w14:textId="77777777" w:rsidR="00643E65" w:rsidRDefault="00643E65">
      <w:pPr>
        <w:pStyle w:val="TOC3"/>
        <w:tabs>
          <w:tab w:val="right" w:pos="9010"/>
        </w:tabs>
        <w:rPr>
          <w:rFonts w:eastAsiaTheme="minorEastAsia"/>
          <w:smallCaps w:val="0"/>
          <w:noProof/>
          <w:sz w:val="24"/>
          <w:szCs w:val="24"/>
          <w:lang w:eastAsia="en-GB"/>
        </w:rPr>
      </w:pPr>
      <w:r w:rsidRPr="0029507A">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833216 \h </w:instrText>
      </w:r>
      <w:r>
        <w:rPr>
          <w:noProof/>
        </w:rPr>
      </w:r>
      <w:r>
        <w:rPr>
          <w:noProof/>
        </w:rPr>
        <w:fldChar w:fldCharType="separate"/>
      </w:r>
      <w:r>
        <w:rPr>
          <w:noProof/>
        </w:rPr>
        <w:t>14</w:t>
      </w:r>
      <w:r>
        <w:rPr>
          <w:noProof/>
        </w:rPr>
        <w:fldChar w:fldCharType="end"/>
      </w:r>
    </w:p>
    <w:p w14:paraId="6DE4AC4C" w14:textId="77777777" w:rsidR="00643E65" w:rsidRDefault="00643E65">
      <w:pPr>
        <w:pStyle w:val="TOC3"/>
        <w:tabs>
          <w:tab w:val="right" w:pos="9010"/>
        </w:tabs>
        <w:rPr>
          <w:rFonts w:eastAsiaTheme="minorEastAsia"/>
          <w:smallCaps w:val="0"/>
          <w:noProof/>
          <w:sz w:val="24"/>
          <w:szCs w:val="24"/>
          <w:lang w:eastAsia="en-GB"/>
        </w:rPr>
      </w:pPr>
      <w:r w:rsidRPr="0029507A">
        <w:rPr>
          <w:noProof/>
          <w:lang w:val="en-US" w:eastAsia="en-GB"/>
        </w:rPr>
        <w:t>1.5 Status of urban flood forecasting and potential for the future with HIWeather</w:t>
      </w:r>
      <w:r>
        <w:rPr>
          <w:noProof/>
        </w:rPr>
        <w:tab/>
      </w:r>
      <w:r>
        <w:rPr>
          <w:noProof/>
        </w:rPr>
        <w:fldChar w:fldCharType="begin"/>
      </w:r>
      <w:r>
        <w:rPr>
          <w:noProof/>
        </w:rPr>
        <w:instrText xml:space="preserve"> PAGEREF _Toc494833217 \h </w:instrText>
      </w:r>
      <w:r>
        <w:rPr>
          <w:noProof/>
        </w:rPr>
      </w:r>
      <w:r>
        <w:rPr>
          <w:noProof/>
        </w:rPr>
        <w:fldChar w:fldCharType="separate"/>
      </w:r>
      <w:r>
        <w:rPr>
          <w:noProof/>
        </w:rPr>
        <w:t>14</w:t>
      </w:r>
      <w:r>
        <w:rPr>
          <w:noProof/>
        </w:rPr>
        <w:fldChar w:fldCharType="end"/>
      </w:r>
    </w:p>
    <w:p w14:paraId="78B2C7FB" w14:textId="77777777" w:rsidR="00643E65" w:rsidRDefault="00643E65">
      <w:pPr>
        <w:pStyle w:val="TOC3"/>
        <w:tabs>
          <w:tab w:val="right" w:pos="9010"/>
        </w:tabs>
        <w:rPr>
          <w:rFonts w:eastAsiaTheme="minorEastAsia"/>
          <w:smallCaps w:val="0"/>
          <w:noProof/>
          <w:sz w:val="24"/>
          <w:szCs w:val="24"/>
          <w:lang w:eastAsia="en-GB"/>
        </w:rPr>
      </w:pPr>
      <w:r w:rsidRPr="0029507A">
        <w:rPr>
          <w:rFonts w:eastAsia="Times New Roman"/>
          <w:noProof/>
          <w:lang w:val="en-US" w:eastAsia="en-GB"/>
        </w:rPr>
        <w:t xml:space="preserve">1.6 Actionable opportunities for weather forecasts </w:t>
      </w:r>
      <w:r w:rsidRPr="0029507A">
        <w:rPr>
          <w:rFonts w:eastAsia="Times New Roman"/>
          <w:noProof/>
          <w:lang w:eastAsia="en-GB"/>
        </w:rPr>
        <w:t>to improve health risk management</w:t>
      </w:r>
      <w:r>
        <w:rPr>
          <w:noProof/>
        </w:rPr>
        <w:tab/>
      </w:r>
      <w:r>
        <w:rPr>
          <w:noProof/>
        </w:rPr>
        <w:fldChar w:fldCharType="begin"/>
      </w:r>
      <w:r>
        <w:rPr>
          <w:noProof/>
        </w:rPr>
        <w:instrText xml:space="preserve"> PAGEREF _Toc494833218 \h </w:instrText>
      </w:r>
      <w:r>
        <w:rPr>
          <w:noProof/>
        </w:rPr>
      </w:r>
      <w:r>
        <w:rPr>
          <w:noProof/>
        </w:rPr>
        <w:fldChar w:fldCharType="separate"/>
      </w:r>
      <w:r>
        <w:rPr>
          <w:noProof/>
        </w:rPr>
        <w:t>16</w:t>
      </w:r>
      <w:r>
        <w:rPr>
          <w:noProof/>
        </w:rPr>
        <w:fldChar w:fldCharType="end"/>
      </w:r>
    </w:p>
    <w:p w14:paraId="7DAEE96E" w14:textId="77777777" w:rsidR="00643E65" w:rsidRDefault="00643E65">
      <w:pPr>
        <w:pStyle w:val="TOC3"/>
        <w:tabs>
          <w:tab w:val="right" w:pos="9010"/>
        </w:tabs>
        <w:rPr>
          <w:rFonts w:eastAsiaTheme="minorEastAsia"/>
          <w:smallCaps w:val="0"/>
          <w:noProof/>
          <w:sz w:val="24"/>
          <w:szCs w:val="24"/>
          <w:lang w:eastAsia="en-GB"/>
        </w:rPr>
      </w:pPr>
      <w:r w:rsidRPr="0029507A">
        <w:rPr>
          <w:rFonts w:eastAsia="Times New Roman"/>
          <w:noProof/>
          <w:lang w:eastAsia="en-GB"/>
        </w:rPr>
        <w:t>1.7 Potential pilot projects where improved forecasting could be matched with health risk management needs</w:t>
      </w:r>
      <w:r>
        <w:rPr>
          <w:noProof/>
        </w:rPr>
        <w:tab/>
      </w:r>
      <w:r>
        <w:rPr>
          <w:noProof/>
        </w:rPr>
        <w:fldChar w:fldCharType="begin"/>
      </w:r>
      <w:r>
        <w:rPr>
          <w:noProof/>
        </w:rPr>
        <w:instrText xml:space="preserve"> PAGEREF _Toc494833219 \h </w:instrText>
      </w:r>
      <w:r>
        <w:rPr>
          <w:noProof/>
        </w:rPr>
      </w:r>
      <w:r>
        <w:rPr>
          <w:noProof/>
        </w:rPr>
        <w:fldChar w:fldCharType="separate"/>
      </w:r>
      <w:r>
        <w:rPr>
          <w:noProof/>
        </w:rPr>
        <w:t>18</w:t>
      </w:r>
      <w:r>
        <w:rPr>
          <w:noProof/>
        </w:rPr>
        <w:fldChar w:fldCharType="end"/>
      </w:r>
    </w:p>
    <w:p w14:paraId="3A3E2DE7" w14:textId="77777777" w:rsidR="00643E65" w:rsidRDefault="00643E65">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833220 \h </w:instrText>
      </w:r>
      <w:r>
        <w:rPr>
          <w:noProof/>
        </w:rPr>
      </w:r>
      <w:r>
        <w:rPr>
          <w:noProof/>
        </w:rPr>
        <w:fldChar w:fldCharType="separate"/>
      </w:r>
      <w:r>
        <w:rPr>
          <w:noProof/>
        </w:rPr>
        <w:t>19</w:t>
      </w:r>
      <w:r>
        <w:rPr>
          <w:noProof/>
        </w:rPr>
        <w:fldChar w:fldCharType="end"/>
      </w:r>
    </w:p>
    <w:p w14:paraId="7E73C404" w14:textId="77777777" w:rsidR="00643E65" w:rsidRDefault="00643E65">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833221 \h </w:instrText>
      </w:r>
      <w:r>
        <w:rPr>
          <w:noProof/>
        </w:rPr>
      </w:r>
      <w:r>
        <w:rPr>
          <w:noProof/>
        </w:rPr>
        <w:fldChar w:fldCharType="separate"/>
      </w:r>
      <w:r>
        <w:rPr>
          <w:noProof/>
        </w:rPr>
        <w:t>21</w:t>
      </w:r>
      <w:r>
        <w:rPr>
          <w:noProof/>
        </w:rPr>
        <w:fldChar w:fldCharType="end"/>
      </w:r>
    </w:p>
    <w:p w14:paraId="3A33CA22" w14:textId="77777777" w:rsidR="00643E65" w:rsidRDefault="00643E65">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833222 \h </w:instrText>
      </w:r>
      <w:r>
        <w:rPr>
          <w:noProof/>
        </w:rPr>
      </w:r>
      <w:r>
        <w:rPr>
          <w:noProof/>
        </w:rPr>
        <w:fldChar w:fldCharType="separate"/>
      </w:r>
      <w:r>
        <w:rPr>
          <w:noProof/>
        </w:rPr>
        <w:t>21</w:t>
      </w:r>
      <w:r>
        <w:rPr>
          <w:noProof/>
        </w:rPr>
        <w:fldChar w:fldCharType="end"/>
      </w:r>
    </w:p>
    <w:p w14:paraId="6FDE5DC7" w14:textId="77777777" w:rsidR="00643E65" w:rsidRDefault="00643E65">
      <w:pPr>
        <w:pStyle w:val="TOC2"/>
        <w:tabs>
          <w:tab w:val="left" w:pos="410"/>
          <w:tab w:val="right" w:pos="9010"/>
        </w:tabs>
        <w:rPr>
          <w:rFonts w:eastAsiaTheme="minorEastAsia"/>
          <w:b w:val="0"/>
          <w:bCs w:val="0"/>
          <w:smallCaps w:val="0"/>
          <w:noProof/>
          <w:sz w:val="24"/>
          <w:szCs w:val="24"/>
          <w:lang w:eastAsia="en-GB"/>
        </w:rPr>
      </w:pPr>
      <w:r w:rsidRPr="0029507A">
        <w:rPr>
          <w:rFonts w:eastAsia="Times New Roman"/>
          <w:noProof/>
          <w:lang w:eastAsia="en-GB"/>
        </w:rPr>
        <w:t>2.</w:t>
      </w:r>
      <w:r>
        <w:rPr>
          <w:rFonts w:eastAsiaTheme="minorEastAsia"/>
          <w:b w:val="0"/>
          <w:bCs w:val="0"/>
          <w:smallCaps w:val="0"/>
          <w:noProof/>
          <w:sz w:val="24"/>
          <w:szCs w:val="24"/>
          <w:lang w:eastAsia="en-GB"/>
        </w:rPr>
        <w:tab/>
      </w:r>
      <w:r w:rsidRPr="0029507A">
        <w:rPr>
          <w:rFonts w:eastAsia="Times New Roman"/>
          <w:noProof/>
          <w:lang w:eastAsia="en-GB"/>
        </w:rPr>
        <w:t>Iterative management of decision-making structure</w:t>
      </w:r>
      <w:r>
        <w:rPr>
          <w:noProof/>
        </w:rPr>
        <w:tab/>
      </w:r>
      <w:r>
        <w:rPr>
          <w:noProof/>
        </w:rPr>
        <w:fldChar w:fldCharType="begin"/>
      </w:r>
      <w:r>
        <w:rPr>
          <w:noProof/>
        </w:rPr>
        <w:instrText xml:space="preserve"> PAGEREF _Toc494833223 \h </w:instrText>
      </w:r>
      <w:r>
        <w:rPr>
          <w:noProof/>
        </w:rPr>
      </w:r>
      <w:r>
        <w:rPr>
          <w:noProof/>
        </w:rPr>
        <w:fldChar w:fldCharType="separate"/>
      </w:r>
      <w:r>
        <w:rPr>
          <w:noProof/>
        </w:rPr>
        <w:t>21</w:t>
      </w:r>
      <w:r>
        <w:rPr>
          <w:noProof/>
        </w:rPr>
        <w:fldChar w:fldCharType="end"/>
      </w:r>
    </w:p>
    <w:p w14:paraId="40C09CEB" w14:textId="77777777" w:rsidR="00643E65" w:rsidRDefault="00643E65">
      <w:pPr>
        <w:pStyle w:val="TOC2"/>
        <w:tabs>
          <w:tab w:val="left" w:pos="410"/>
          <w:tab w:val="right" w:pos="9010"/>
        </w:tabs>
        <w:rPr>
          <w:rFonts w:eastAsiaTheme="minorEastAsia"/>
          <w:b w:val="0"/>
          <w:bCs w:val="0"/>
          <w:smallCaps w:val="0"/>
          <w:noProof/>
          <w:sz w:val="24"/>
          <w:szCs w:val="24"/>
          <w:lang w:eastAsia="en-GB"/>
        </w:rPr>
      </w:pPr>
      <w:r w:rsidRPr="0029507A">
        <w:rPr>
          <w:rFonts w:eastAsia="Times New Roman"/>
          <w:noProof/>
          <w:lang w:eastAsia="en-GB"/>
        </w:rPr>
        <w:t>3.</w:t>
      </w:r>
      <w:r>
        <w:rPr>
          <w:rFonts w:eastAsiaTheme="minorEastAsia"/>
          <w:b w:val="0"/>
          <w:bCs w:val="0"/>
          <w:smallCaps w:val="0"/>
          <w:noProof/>
          <w:sz w:val="24"/>
          <w:szCs w:val="24"/>
          <w:lang w:eastAsia="en-GB"/>
        </w:rPr>
        <w:tab/>
      </w:r>
      <w:r w:rsidRPr="0029507A">
        <w:rPr>
          <w:rFonts w:eastAsia="Times New Roman"/>
          <w:noProof/>
          <w:lang w:eastAsia="en-GB"/>
        </w:rPr>
        <w:t>Identity of decision makers</w:t>
      </w:r>
      <w:r>
        <w:rPr>
          <w:noProof/>
        </w:rPr>
        <w:tab/>
      </w:r>
      <w:r>
        <w:rPr>
          <w:noProof/>
        </w:rPr>
        <w:fldChar w:fldCharType="begin"/>
      </w:r>
      <w:r>
        <w:rPr>
          <w:noProof/>
        </w:rPr>
        <w:instrText xml:space="preserve"> PAGEREF _Toc494833224 \h </w:instrText>
      </w:r>
      <w:r>
        <w:rPr>
          <w:noProof/>
        </w:rPr>
      </w:r>
      <w:r>
        <w:rPr>
          <w:noProof/>
        </w:rPr>
        <w:fldChar w:fldCharType="separate"/>
      </w:r>
      <w:r>
        <w:rPr>
          <w:noProof/>
        </w:rPr>
        <w:t>23</w:t>
      </w:r>
      <w:r>
        <w:rPr>
          <w:noProof/>
        </w:rPr>
        <w:fldChar w:fldCharType="end"/>
      </w:r>
    </w:p>
    <w:p w14:paraId="3850C681" w14:textId="77777777" w:rsidR="00643E65" w:rsidRDefault="00643E65">
      <w:pPr>
        <w:pStyle w:val="TOC2"/>
        <w:tabs>
          <w:tab w:val="left" w:pos="410"/>
          <w:tab w:val="right" w:pos="9010"/>
        </w:tabs>
        <w:rPr>
          <w:rFonts w:eastAsiaTheme="minorEastAsia"/>
          <w:b w:val="0"/>
          <w:bCs w:val="0"/>
          <w:smallCaps w:val="0"/>
          <w:noProof/>
          <w:sz w:val="24"/>
          <w:szCs w:val="24"/>
          <w:lang w:eastAsia="en-GB"/>
        </w:rPr>
      </w:pPr>
      <w:r w:rsidRPr="0029507A">
        <w:rPr>
          <w:rFonts w:eastAsia="Times New Roman"/>
          <w:noProof/>
          <w:lang w:eastAsia="en-GB"/>
        </w:rPr>
        <w:t>4.</w:t>
      </w:r>
      <w:r>
        <w:rPr>
          <w:rFonts w:eastAsiaTheme="minorEastAsia"/>
          <w:b w:val="0"/>
          <w:bCs w:val="0"/>
          <w:smallCaps w:val="0"/>
          <w:noProof/>
          <w:sz w:val="24"/>
          <w:szCs w:val="24"/>
          <w:lang w:eastAsia="en-GB"/>
        </w:rPr>
        <w:tab/>
      </w:r>
      <w:r w:rsidRPr="0029507A">
        <w:rPr>
          <w:rFonts w:eastAsia="Times New Roman"/>
          <w:noProof/>
          <w:lang w:eastAsia="en-GB"/>
        </w:rPr>
        <w:t>Timeline of key decisions and processes</w:t>
      </w:r>
      <w:r>
        <w:rPr>
          <w:noProof/>
        </w:rPr>
        <w:tab/>
      </w:r>
      <w:r>
        <w:rPr>
          <w:noProof/>
        </w:rPr>
        <w:fldChar w:fldCharType="begin"/>
      </w:r>
      <w:r>
        <w:rPr>
          <w:noProof/>
        </w:rPr>
        <w:instrText xml:space="preserve"> PAGEREF _Toc494833225 \h </w:instrText>
      </w:r>
      <w:r>
        <w:rPr>
          <w:noProof/>
        </w:rPr>
      </w:r>
      <w:r>
        <w:rPr>
          <w:noProof/>
        </w:rPr>
        <w:fldChar w:fldCharType="separate"/>
      </w:r>
      <w:r>
        <w:rPr>
          <w:noProof/>
        </w:rPr>
        <w:t>23</w:t>
      </w:r>
      <w:r>
        <w:rPr>
          <w:noProof/>
        </w:rPr>
        <w:fldChar w:fldCharType="end"/>
      </w:r>
    </w:p>
    <w:p w14:paraId="0DDC0242" w14:textId="77777777" w:rsidR="00643E65" w:rsidRDefault="00643E65">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833226 \h </w:instrText>
      </w:r>
      <w:r>
        <w:rPr>
          <w:noProof/>
        </w:rPr>
      </w:r>
      <w:r>
        <w:rPr>
          <w:noProof/>
        </w:rPr>
        <w:fldChar w:fldCharType="separate"/>
      </w:r>
      <w:r>
        <w:rPr>
          <w:noProof/>
        </w:rPr>
        <w:t>25</w:t>
      </w:r>
      <w:r>
        <w:rPr>
          <w:noProof/>
        </w:rPr>
        <w:fldChar w:fldCharType="end"/>
      </w:r>
    </w:p>
    <w:p w14:paraId="4C4F44B7" w14:textId="77777777" w:rsidR="00643E65" w:rsidRDefault="00643E65">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833227 \h </w:instrText>
      </w:r>
      <w:r>
        <w:rPr>
          <w:noProof/>
        </w:rPr>
      </w:r>
      <w:r>
        <w:rPr>
          <w:noProof/>
        </w:rPr>
        <w:fldChar w:fldCharType="separate"/>
      </w:r>
      <w:r>
        <w:rPr>
          <w:noProof/>
        </w:rPr>
        <w:t>26</w:t>
      </w:r>
      <w:r>
        <w:rPr>
          <w:noProof/>
        </w:rPr>
        <w:fldChar w:fldCharType="end"/>
      </w:r>
    </w:p>
    <w:p w14:paraId="39602AFE" w14:textId="2101226B" w:rsidR="00CA5244" w:rsidRDefault="00135CD9" w:rsidP="00C15D83">
      <w:pPr>
        <w:pStyle w:val="Heading1"/>
      </w:pPr>
      <w:r>
        <w:fldChar w:fldCharType="end"/>
      </w:r>
      <w:bookmarkStart w:id="0" w:name="_Toc494833203"/>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833204"/>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833205"/>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833206"/>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833207"/>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833208"/>
      <w:r>
        <w:t xml:space="preserve">About this </w:t>
      </w:r>
      <w:r w:rsidR="00044AB6">
        <w:t>white paper</w:t>
      </w:r>
      <w:bookmarkEnd w:id="5"/>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6" w:name="_Ref491178940"/>
      <w:bookmarkStart w:id="7" w:name="_Toc494103232"/>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262E1655" w14:textId="77777777" w:rsidR="0088518F" w:rsidRDefault="0088518F" w:rsidP="00B01F42">
            <w:pPr>
              <w:shd w:val="clear" w:color="auto" w:fill="FFFFFF"/>
              <w:jc w:val="both"/>
            </w:pPr>
          </w:p>
          <w:p w14:paraId="067AE013" w14:textId="2820CC56" w:rsidR="0088518F" w:rsidRPr="0080029C" w:rsidRDefault="0088518F" w:rsidP="00B01F42">
            <w:pPr>
              <w:shd w:val="clear" w:color="auto" w:fill="FFFFFF"/>
              <w:jc w:val="both"/>
            </w:pPr>
            <w:r w:rsidRPr="0088518F">
              <w:rPr>
                <w:b/>
              </w:rPr>
              <w:t>5</w:t>
            </w:r>
            <w:r>
              <w:rPr>
                <w:b/>
              </w:rPr>
              <w:t xml:space="preserve"> </w:t>
            </w:r>
            <w:r w:rsidR="0080029C">
              <w:rPr>
                <w:b/>
              </w:rPr>
              <w:t>Status of current forecasts capability and capacity.</w:t>
            </w:r>
            <w:r w:rsidR="0080029C">
              <w:t xml:space="preserve"> </w:t>
            </w:r>
            <w:r w:rsidR="003644D7">
              <w:t xml:space="preserve">Overview of forecasting capability for the extreme weather, the issues HIWeather would like to tackle </w:t>
            </w:r>
            <w:r w:rsidR="008B5F2F">
              <w:t>for improving capability and coverage.</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3D0DC6AA" w:rsidR="0064694C" w:rsidRDefault="0088518F" w:rsidP="00B01F42">
            <w:pPr>
              <w:jc w:val="both"/>
            </w:pPr>
            <w:r>
              <w:rPr>
                <w:b/>
              </w:rPr>
              <w:t>6</w:t>
            </w:r>
            <w:r w:rsidR="0064694C" w:rsidRPr="00E50A2A">
              <w:rPr>
                <w:b/>
              </w:rPr>
              <w:t xml:space="preserve"> </w:t>
            </w:r>
            <w:r w:rsidR="00556EFB">
              <w:rPr>
                <w:b/>
              </w:rPr>
              <w:t>Actionable opportunities for weather forecasts to improve health risk management</w:t>
            </w:r>
            <w:r w:rsidR="0064694C" w:rsidRPr="00E50A2A">
              <w:rPr>
                <w:b/>
              </w:rPr>
              <w:t>.</w:t>
            </w:r>
            <w:r w:rsidR="0064694C"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7BB9CF43" w:rsidR="0064694C" w:rsidRDefault="0088518F" w:rsidP="00B01F42">
            <w:pPr>
              <w:shd w:val="clear" w:color="auto" w:fill="FFFFFF"/>
              <w:jc w:val="both"/>
              <w:outlineLvl w:val="0"/>
            </w:pPr>
            <w:r>
              <w:rPr>
                <w:rFonts w:eastAsia="Times New Roman" w:cs="Times New Roman"/>
                <w:b/>
                <w:lang w:eastAsia="en-GB"/>
              </w:rPr>
              <w:t>7</w:t>
            </w:r>
            <w:r w:rsidR="0064694C" w:rsidRPr="00E50A2A">
              <w:rPr>
                <w:rFonts w:eastAsia="Times New Roman" w:cs="Times New Roman"/>
                <w:b/>
                <w:lang w:eastAsia="en-GB"/>
              </w:rPr>
              <w:t xml:space="preserve"> Potential </w:t>
            </w:r>
            <w:r w:rsidR="007754F2">
              <w:rPr>
                <w:rFonts w:eastAsia="Times New Roman" w:cs="Times New Roman"/>
                <w:b/>
                <w:lang w:eastAsia="en-GB"/>
              </w:rPr>
              <w:t xml:space="preserve">pilot </w:t>
            </w:r>
            <w:r w:rsidR="0064694C"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0064694C"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0064694C" w:rsidRPr="00E50A2A">
              <w:rPr>
                <w:rFonts w:eastAsia="Times New Roman" w:cs="Times New Roman"/>
                <w:b/>
                <w:lang w:eastAsia="en-GB"/>
              </w:rPr>
              <w:t xml:space="preserve">. </w:t>
            </w:r>
            <w:r w:rsidR="0064694C" w:rsidRPr="00E50A2A">
              <w:t>Potential projects serving as focused health outcome-based research for HIWeather.</w:t>
            </w:r>
            <w:r w:rsidR="0064694C">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8" w:name="_Toc494833209"/>
      <w:r w:rsidRPr="00C31F79">
        <w:t xml:space="preserve">Purpose of </w:t>
      </w:r>
      <w:r w:rsidR="00044AB6">
        <w:t xml:space="preserve">this </w:t>
      </w:r>
      <w:r w:rsidR="00C31F79">
        <w:t>white paper</w:t>
      </w:r>
      <w:bookmarkEnd w:id="8"/>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07360A0B" w:rsidR="00FB6BDB" w:rsidRPr="00044AB6" w:rsidRDefault="00FB6BDB" w:rsidP="000C26AB">
      <w:pPr>
        <w:pStyle w:val="ListParagraph"/>
        <w:numPr>
          <w:ilvl w:val="0"/>
          <w:numId w:val="23"/>
        </w:numPr>
        <w:jc w:val="both"/>
        <w:rPr>
          <w:sz w:val="32"/>
          <w:szCs w:val="32"/>
        </w:rPr>
      </w:pPr>
      <w:r w:rsidRPr="00044AB6">
        <w:t>What is already</w:t>
      </w:r>
      <w:r w:rsidR="00FA3A65">
        <w:t xml:space="preserve"> </w:t>
      </w:r>
      <w:r w:rsidR="00E328AD">
        <w:t xml:space="preserve">possible with </w:t>
      </w:r>
      <w:r w:rsidR="00FA3A65">
        <w:t>meteorological and health services</w:t>
      </w:r>
      <w:r w:rsidR="00E328AD">
        <w:t xml:space="preserve"> working together fully</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2CBE3FB3" w:rsidR="00B05552" w:rsidRPr="00B05552" w:rsidRDefault="00B05552" w:rsidP="000C26AB">
      <w:pPr>
        <w:jc w:val="both"/>
        <w:rPr>
          <w:highlight w:val="yellow"/>
        </w:rPr>
      </w:pPr>
      <w:r w:rsidRPr="00B05552">
        <w:t>Wi</w:t>
      </w:r>
      <w:r>
        <w:t xml:space="preserve">th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9" w:name="_Toc49483321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9"/>
    </w:p>
    <w:p w14:paraId="641B2BFC" w14:textId="6844C459" w:rsidR="00FF69F5" w:rsidRPr="005C6AE1" w:rsidRDefault="00A618F9" w:rsidP="006A7A64">
      <w:pPr>
        <w:pStyle w:val="Heading2"/>
        <w:rPr>
          <w:rFonts w:eastAsia="Times New Roman" w:cs="Times New Roman"/>
          <w:color w:val="351C75"/>
          <w:lang w:eastAsia="en-GB"/>
        </w:rPr>
      </w:pPr>
      <w:bookmarkStart w:id="10" w:name="_Toc494833211"/>
      <w:r w:rsidRPr="005C6AE1">
        <w:rPr>
          <w:rFonts w:eastAsia="Times New Roman"/>
          <w:lang w:eastAsia="en-GB"/>
        </w:rPr>
        <w:t xml:space="preserve">1. </w:t>
      </w:r>
      <w:r w:rsidR="00FF69F5" w:rsidRPr="005C6AE1">
        <w:rPr>
          <w:rFonts w:eastAsia="Times New Roman"/>
          <w:lang w:eastAsia="en-GB"/>
        </w:rPr>
        <w:t>Urban Flood</w:t>
      </w:r>
      <w:bookmarkEnd w:id="10"/>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1" w:name="_Toc494833212"/>
      <w:r w:rsidRPr="00353192">
        <w:rPr>
          <w:rFonts w:eastAsia="Times New Roman"/>
          <w:lang w:eastAsia="en-GB"/>
        </w:rPr>
        <w:t>Overview</w:t>
      </w:r>
      <w:bookmarkEnd w:id="11"/>
    </w:p>
    <w:p w14:paraId="2D14EA6B" w14:textId="77777777" w:rsidR="007E1FAF" w:rsidRDefault="007E1FAF" w:rsidP="007E1FAF">
      <w:pPr>
        <w:rPr>
          <w:lang w:eastAsia="en-GB"/>
        </w:rPr>
      </w:pPr>
    </w:p>
    <w:p w14:paraId="1671D713" w14:textId="1D0F9F46"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00877064">
        <w:rPr>
          <w:rFonts w:eastAsia="Times New Roman" w:cs="Arial"/>
          <w:color w:val="222222"/>
          <w:lang w:eastAsia="en-GB"/>
        </w:rPr>
        <w:t>, of which XXX took place in an urban environment</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w:t>
      </w:r>
      <w:r w:rsidR="00EA0455">
        <w:rPr>
          <w:rFonts w:eastAsia="Times New Roman" w:cs="Arial"/>
          <w:color w:val="222222"/>
          <w:lang w:eastAsia="en-GB"/>
        </w:rPr>
        <w:t>e, including XXX in an urban environment</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In the first half of 2017, floods were reported as 44% (66) of 149 disasters worldwide, with 52% (1,644) of the 3,162 deaths during the period</w:t>
      </w:r>
      <w:r w:rsidR="001220AC">
        <w:rPr>
          <w:rFonts w:eastAsia="Times New Roman" w:cs="Arial"/>
          <w:color w:val="222222"/>
          <w:lang w:eastAsia="en-GB"/>
        </w:rPr>
        <w:t>, including XXX in an urban environment</w:t>
      </w:r>
      <w:r>
        <w:rPr>
          <w:rFonts w:eastAsia="Times New Roman" w:cs="Arial"/>
          <w:color w:val="222222"/>
          <w:lang w:eastAsia="en-GB"/>
        </w:rPr>
        <w:t>.</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bookmarkStart w:id="12" w:name="_Ref494806188"/>
      <w:r>
        <w:rPr>
          <w:rFonts w:eastAsia="Times New Roman"/>
          <w:lang w:eastAsia="en-GB"/>
        </w:rPr>
        <w:t>Types of flood</w:t>
      </w:r>
      <w:bookmarkEnd w:id="12"/>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3"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3"/>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4" w:name="_Ref494284332"/>
      <w:r>
        <w:t xml:space="preserve">Table </w:t>
      </w:r>
      <w:r>
        <w:fldChar w:fldCharType="begin"/>
      </w:r>
      <w:r>
        <w:instrText xml:space="preserve"> SEQ Table \* ARABIC </w:instrText>
      </w:r>
      <w:r>
        <w:fldChar w:fldCharType="separate"/>
      </w:r>
      <w:r>
        <w:rPr>
          <w:noProof/>
        </w:rPr>
        <w:t>3</w:t>
      </w:r>
      <w:r>
        <w:fldChar w:fldCharType="end"/>
      </w:r>
      <w:bookmarkEnd w:id="14"/>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oor soil 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5" w:name="_Ref494098717"/>
      <w:bookmarkStart w:id="16"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7" w:name="_Ref494284721"/>
      <w:bookmarkStart w:id="18" w:name="_Ref494284710"/>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5"/>
      <w:bookmarkEnd w:id="17"/>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6"/>
      <w:r w:rsidR="00D43CEF" w:rsidRPr="00D43CEF">
        <w:rPr>
          <w:i w:val="0"/>
          <w:noProof/>
          <w:vertAlign w:val="superscript"/>
        </w:rPr>
        <w:t>7</w:t>
      </w:r>
      <w:r w:rsidR="00F847DE">
        <w:fldChar w:fldCharType="end"/>
      </w:r>
      <w:bookmarkEnd w:id="18"/>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9" w:name="_Toc494833213"/>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9"/>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particular </w:t>
      </w:r>
      <w:r>
        <w:rPr>
          <w:rFonts w:eastAsia="Times New Roman" w:cs="Times New Roman"/>
          <w:lang w:eastAsia="en-GB"/>
        </w:rPr>
        <w:t xml:space="preserve">risk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08690C89" w14:textId="77777777" w:rsidR="007D318F" w:rsidRDefault="007D318F" w:rsidP="00391E5E">
      <w:pPr>
        <w:shd w:val="clear" w:color="auto" w:fill="FFFFFF"/>
        <w:jc w:val="both"/>
        <w:rPr>
          <w:rFonts w:eastAsia="Times New Roman" w:cs="Times New Roman"/>
          <w:lang w:eastAsia="en-GB"/>
        </w:rPr>
      </w:pPr>
    </w:p>
    <w:p w14:paraId="41128F14" w14:textId="170B503E" w:rsidR="007D318F" w:rsidRDefault="007D318F" w:rsidP="007D318F">
      <w:pPr>
        <w:pStyle w:val="ListParagraph"/>
        <w:numPr>
          <w:ilvl w:val="0"/>
          <w:numId w:val="14"/>
        </w:numPr>
        <w:shd w:val="clear" w:color="auto" w:fill="FFFFFF"/>
        <w:jc w:val="both"/>
        <w:rPr>
          <w:rFonts w:eastAsia="Times New Roman" w:cs="Times New Roman"/>
          <w:b/>
          <w:lang w:eastAsia="en-GB"/>
        </w:rPr>
      </w:pPr>
      <w:r w:rsidRPr="007D318F">
        <w:rPr>
          <w:rFonts w:eastAsia="Times New Roman" w:cs="Times New Roman"/>
          <w:b/>
          <w:lang w:eastAsia="en-GB"/>
        </w:rPr>
        <w:t>Landslides</w:t>
      </w:r>
    </w:p>
    <w:p w14:paraId="7C9DC692" w14:textId="7EB3D232" w:rsidR="00873829" w:rsidRDefault="006C5967" w:rsidP="00391E5E">
      <w:pPr>
        <w:shd w:val="clear" w:color="auto" w:fill="FFFFFF"/>
        <w:jc w:val="both"/>
        <w:rPr>
          <w:rFonts w:eastAsia="Times New Roman" w:cs="Times New Roman"/>
          <w:lang w:eastAsia="en-GB"/>
        </w:rPr>
      </w:pPr>
      <w:r>
        <w:rPr>
          <w:rFonts w:eastAsia="Times New Roman" w:cs="Times New Roman"/>
          <w:lang w:eastAsia="en-GB"/>
        </w:rPr>
        <w:t xml:space="preserve">Heavy rainfall can cause large-scale soil </w:t>
      </w:r>
      <w:r w:rsidR="00326D8D">
        <w:rPr>
          <w:rFonts w:eastAsia="Times New Roman" w:cs="Times New Roman"/>
          <w:lang w:eastAsia="en-GB"/>
        </w:rPr>
        <w:t>displacement, which is able to cause casualties and death, as well as causing economic loss of buildings, livelihoods and business</w:t>
      </w:r>
      <w:r w:rsidR="00F24B67">
        <w:rPr>
          <w:rFonts w:eastAsia="Times New Roman" w:cs="Times New Roman"/>
          <w:lang w:eastAsia="en-GB"/>
        </w:rPr>
        <w:t xml:space="preserve"> </w:t>
      </w:r>
    </w:p>
    <w:p w14:paraId="7D4E7245" w14:textId="77777777" w:rsidR="00F24B67" w:rsidRDefault="00F24B67"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8121797" w14:textId="77777777" w:rsidR="007D318F" w:rsidRDefault="007D318F" w:rsidP="00873829">
      <w:pPr>
        <w:shd w:val="clear" w:color="auto" w:fill="FFFFFF"/>
        <w:jc w:val="both"/>
        <w:rPr>
          <w:rFonts w:eastAsia="Times New Roman" w:cs="Times New Roman"/>
          <w:lang w:eastAsia="en-GB"/>
        </w:rPr>
      </w:pPr>
    </w:p>
    <w:p w14:paraId="591FD71E" w14:textId="1A2893F6" w:rsidR="007D318F" w:rsidRPr="00F452F6" w:rsidRDefault="007D318F" w:rsidP="007D318F">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Toxic ma</w:t>
      </w:r>
      <w:r w:rsidR="0063762D">
        <w:rPr>
          <w:rFonts w:eastAsia="Times New Roman" w:cs="Times New Roman"/>
          <w:b/>
          <w:lang w:eastAsia="en-GB"/>
        </w:rPr>
        <w:t>terial displacemen</w:t>
      </w:r>
      <w:r w:rsidR="00F452F6">
        <w:rPr>
          <w:rFonts w:eastAsia="Times New Roman" w:cs="Times New Roman"/>
          <w:b/>
          <w:lang w:eastAsia="en-GB"/>
        </w:rPr>
        <w:t>t</w:t>
      </w:r>
    </w:p>
    <w:p w14:paraId="21C0F73F" w14:textId="09325A95" w:rsidR="00F452F6" w:rsidRPr="00F452F6" w:rsidRDefault="006C5967" w:rsidP="00F452F6">
      <w:pPr>
        <w:shd w:val="clear" w:color="auto" w:fill="FFFFFF"/>
        <w:jc w:val="both"/>
        <w:rPr>
          <w:rFonts w:eastAsia="Times New Roman" w:cs="Times New Roman"/>
          <w:lang w:eastAsia="en-GB"/>
        </w:rPr>
      </w:pPr>
      <w:r>
        <w:rPr>
          <w:rFonts w:eastAsia="Times New Roman" w:cs="Times New Roman"/>
          <w:lang w:eastAsia="en-GB"/>
        </w:rPr>
        <w:t xml:space="preserve">Heavy </w:t>
      </w:r>
      <w:r w:rsidR="00E662F2">
        <w:rPr>
          <w:rFonts w:eastAsia="Times New Roman" w:cs="Times New Roman"/>
          <w:lang w:eastAsia="en-GB"/>
        </w:rPr>
        <w:t>rainfall causing floods can dislodge previously buried toxic waste, as in</w:t>
      </w:r>
      <w:r w:rsidR="0060447C">
        <w:rPr>
          <w:rFonts w:eastAsia="Times New Roman" w:cs="Times New Roman"/>
          <w:lang w:eastAsia="en-GB"/>
        </w:rPr>
        <w:t xml:space="preserve"> </w:t>
      </w:r>
      <w:r w:rsidR="00E662F2">
        <w:rPr>
          <w:rFonts w:eastAsia="Times New Roman" w:cs="Times New Roman"/>
          <w:lang w:eastAsia="en-GB"/>
        </w:rPr>
        <w:t>Tajikistan</w:t>
      </w:r>
      <w:r w:rsidR="0060447C">
        <w:rPr>
          <w:rFonts w:eastAsia="Times New Roman" w:cs="Times New Roman"/>
          <w:lang w:eastAsia="en-GB"/>
        </w:rPr>
        <w:t>…</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5923330E"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Long-term population displacement can put a large str</w:t>
      </w:r>
      <w:r w:rsidR="001033AA">
        <w:rPr>
          <w:rFonts w:eastAsia="Times New Roman" w:cs="Times New Roman"/>
          <w:lang w:eastAsia="en-GB"/>
        </w:rPr>
        <w:t>ain on resources in areas which neighbour. A good example of this is from the floods from…</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 xml:space="preserve">demographics are highlighted as possessing a higher risk of mortality or morbidity </w:t>
      </w:r>
      <w:r w:rsidR="00D55740">
        <w:rPr>
          <w:lang w:eastAsia="en-GB"/>
        </w:rPr>
        <w:lastRenderedPageBreak/>
        <w:t>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t>PLACEHOLDER FOR VA TABLE</w:t>
      </w:r>
    </w:p>
    <w:p w14:paraId="12B5480E" w14:textId="77777777" w:rsidR="005A265C" w:rsidRDefault="005A265C" w:rsidP="004646B1">
      <w:pPr>
        <w:pStyle w:val="Heading3"/>
        <w:rPr>
          <w:rFonts w:eastAsiaTheme="minorHAnsi"/>
          <w:lang w:eastAsia="en-GB"/>
        </w:rPr>
      </w:pPr>
    </w:p>
    <w:p w14:paraId="1A93D7B0" w14:textId="3921ED66" w:rsidR="009D080B" w:rsidRDefault="005A265C" w:rsidP="004646B1">
      <w:pPr>
        <w:pStyle w:val="Heading3"/>
        <w:rPr>
          <w:lang w:eastAsia="en-GB"/>
        </w:rPr>
      </w:pPr>
      <w:bookmarkStart w:id="20" w:name="_Toc494833214"/>
      <w:r>
        <w:rPr>
          <w:rFonts w:eastAsiaTheme="minorHAnsi"/>
          <w:lang w:eastAsia="en-GB"/>
        </w:rPr>
        <w:t xml:space="preserve">1.2 </w:t>
      </w:r>
      <w:r w:rsidR="009D080B">
        <w:rPr>
          <w:lang w:eastAsia="en-GB"/>
        </w:rPr>
        <w:t xml:space="preserve">How </w:t>
      </w:r>
      <w:r w:rsidR="00211A27">
        <w:rPr>
          <w:lang w:eastAsia="en-GB"/>
        </w:rPr>
        <w:t>weather forecasting informs Urban Flood actions plans</w:t>
      </w:r>
      <w:bookmarkEnd w:id="20"/>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lastRenderedPageBreak/>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1" w:name="_Toc494833215"/>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1"/>
    </w:p>
    <w:p w14:paraId="58501F12" w14:textId="4FDDC7BC" w:rsidR="009C0840" w:rsidRDefault="00122AAA" w:rsidP="00122AAA">
      <w:pPr>
        <w:jc w:val="center"/>
        <w:rPr>
          <w:lang w:eastAsia="en-GB"/>
        </w:rPr>
      </w:pPr>
      <w:r>
        <w:rPr>
          <w:noProof/>
          <w:lang w:eastAsia="en-GB"/>
        </w:rPr>
        <w:drawing>
          <wp:inline distT="0" distB="0" distL="0" distR="0" wp14:anchorId="5D1A18F4" wp14:editId="61869962">
            <wp:extent cx="5080635" cy="4258271"/>
            <wp:effectExtent l="0" t="0" r="0" b="9525"/>
            <wp:docPr id="6" name="Picture 6" descr="../../../../../../Desktop/Screen%20Shot%202017-10-03%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03%20at%20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8097" cy="4264525"/>
                    </a:xfrm>
                    <a:prstGeom prst="rect">
                      <a:avLst/>
                    </a:prstGeom>
                    <a:noFill/>
                    <a:ln>
                      <a:noFill/>
                    </a:ln>
                  </pic:spPr>
                </pic:pic>
              </a:graphicData>
            </a:graphic>
          </wp:inline>
        </w:drawing>
      </w:r>
    </w:p>
    <w:p w14:paraId="3889CDCB" w14:textId="311B85CD" w:rsidR="001068EC" w:rsidRPr="005F38A1" w:rsidRDefault="009C0840" w:rsidP="005F38A1">
      <w:pPr>
        <w:pStyle w:val="Heading5"/>
        <w:rPr>
          <w:rFonts w:eastAsia="Times New Roman"/>
          <w:lang w:eastAsia="en-GB"/>
        </w:rPr>
      </w:pPr>
      <w:r>
        <w:rPr>
          <w:rFonts w:eastAsia="Times New Roman"/>
          <w:lang w:eastAsia="en-GB"/>
        </w:rPr>
        <w:lastRenderedPageBreak/>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3C6ABB6F" w:rsidR="002B755B" w:rsidRPr="003C328E" w:rsidRDefault="006C5330" w:rsidP="00FF69F5">
      <w:pPr>
        <w:shd w:val="clear" w:color="auto" w:fill="FFFFFF"/>
        <w:jc w:val="both"/>
        <w:rPr>
          <w:rFonts w:eastAsia="Times New Roman" w:cs="Times New Roman"/>
          <w:lang w:eastAsia="en-GB"/>
        </w:rPr>
      </w:pPr>
      <w:r>
        <w:rPr>
          <w:rFonts w:eastAsia="Times New Roman" w:cs="Times New Roman"/>
          <w:lang w:eastAsia="en-GB"/>
        </w:rPr>
        <w:t>3 days</w:t>
      </w:r>
      <w:r w:rsidR="00B003DF">
        <w:rPr>
          <w:rFonts w:eastAsia="Times New Roman" w:cs="Times New Roman"/>
          <w:lang w:eastAsia="en-GB"/>
        </w:rPr>
        <w:t xml:space="preserve"> or even longer</w:t>
      </w:r>
      <w:r>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C50683F"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w:t>
      </w:r>
      <w:r w:rsidR="00E536D2">
        <w:rPr>
          <w:rFonts w:eastAsia="Times New Roman" w:cs="Times New Roman"/>
          <w:lang w:eastAsia="en-GB"/>
        </w:rPr>
        <w:t>oups and targeted interventions</w:t>
      </w:r>
      <w:r w:rsidR="00516653">
        <w:rPr>
          <w:rFonts w:eastAsia="Times New Roman" w:cs="Times New Roman"/>
          <w:lang w:eastAsia="en-GB"/>
        </w:rPr>
        <w:t>’</w:t>
      </w:r>
      <w:r w:rsidR="00E536D2">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 xml:space="preserve">The Finnish Environmental Institute has a hydrological forecasting system, the “watershed simulation and forecasting simulation”, which covers the country. The system is based on </w:t>
      </w:r>
      <w:r w:rsidRPr="00521BB0">
        <w:lastRenderedPageBreak/>
        <w:t>“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833216"/>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2"/>
      <w:bookmarkEnd w:id="23"/>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7D53559" w:rsidR="00C9494E" w:rsidRPr="00A7156F"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A7156F">
        <w:rPr>
          <w:rFonts w:eastAsia="Times New Roman" w:cs="Times New Roman"/>
          <w:bCs/>
          <w:highlight w:val="magenta"/>
          <w:lang w:eastAsia="en-GB"/>
        </w:rPr>
        <w:t>Wider set of variables and information (see below</w:t>
      </w:r>
      <w:r w:rsidR="00A7156F">
        <w:rPr>
          <w:rFonts w:eastAsia="Times New Roman" w:cs="Times New Roman"/>
          <w:bCs/>
          <w:highlight w:val="magenta"/>
          <w:lang w:eastAsia="en-GB"/>
        </w:rPr>
        <w:t>…</w:t>
      </w:r>
      <w:r w:rsidRPr="00A7156F">
        <w:rPr>
          <w:rFonts w:eastAsia="Times New Roman" w:cs="Times New Roman"/>
          <w:bCs/>
          <w:highlight w:val="magenta"/>
          <w:lang w:eastAsia="en-GB"/>
        </w:rPr>
        <w:t xml:space="preserve">) </w:t>
      </w:r>
    </w:p>
    <w:p w14:paraId="66E3E082" w14:textId="38B3D120" w:rsidR="00C9494E" w:rsidRPr="00A7156F"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A7156F">
        <w:rPr>
          <w:rFonts w:eastAsia="Times New Roman" w:cs="Times New Roman"/>
          <w:bCs/>
          <w:highlight w:val="magenta"/>
          <w:lang w:eastAsia="en-GB"/>
        </w:rPr>
        <w:t xml:space="preserve">Targeted dissemination to pre-identified decision makers/users </w:t>
      </w:r>
    </w:p>
    <w:p w14:paraId="3839CF83" w14:textId="77777777" w:rsidR="00F7059F" w:rsidRPr="0040177A" w:rsidRDefault="00F7059F" w:rsidP="00F7059F">
      <w:pPr>
        <w:jc w:val="both"/>
        <w:rPr>
          <w:u w:val="single"/>
          <w:lang w:val="en-US"/>
        </w:rPr>
      </w:pPr>
    </w:p>
    <w:p w14:paraId="46A9475C" w14:textId="24D388D6" w:rsidR="00F14B66" w:rsidRDefault="00E779BA" w:rsidP="00FB5E14">
      <w:pPr>
        <w:pStyle w:val="Heading3"/>
        <w:rPr>
          <w:lang w:val="en-US" w:eastAsia="en-GB"/>
        </w:rPr>
      </w:pPr>
      <w:bookmarkStart w:id="24" w:name="_Toc493860704"/>
      <w:bookmarkStart w:id="25" w:name="_Toc494833217"/>
      <w:r>
        <w:rPr>
          <w:lang w:val="en-US" w:eastAsia="en-GB"/>
        </w:rPr>
        <w:t xml:space="preserve">1.5 </w:t>
      </w:r>
      <w:r w:rsidR="00B0036E">
        <w:rPr>
          <w:lang w:val="en-US" w:eastAsia="en-GB"/>
        </w:rPr>
        <w:t>Status</w:t>
      </w:r>
      <w:r w:rsidR="00FB5E14">
        <w:rPr>
          <w:lang w:val="en-US" w:eastAsia="en-GB"/>
        </w:rPr>
        <w:t xml:space="preserve"> of urban flood forecasting and potential for the future</w:t>
      </w:r>
      <w:r>
        <w:rPr>
          <w:lang w:val="en-US" w:eastAsia="en-GB"/>
        </w:rPr>
        <w:t xml:space="preserve"> with HIWeather</w:t>
      </w:r>
      <w:bookmarkEnd w:id="25"/>
    </w:p>
    <w:p w14:paraId="4FAC5849" w14:textId="77777777" w:rsidR="004646B1" w:rsidRDefault="004646B1" w:rsidP="004646B1">
      <w:pPr>
        <w:rPr>
          <w:lang w:val="en-US" w:eastAsia="en-GB"/>
        </w:rPr>
      </w:pPr>
    </w:p>
    <w:p w14:paraId="21C3C715" w14:textId="7A77DC20" w:rsidR="004646B1" w:rsidRDefault="00B71E04" w:rsidP="004646B1">
      <w:pPr>
        <w:pStyle w:val="Heading4"/>
        <w:rPr>
          <w:lang w:val="en-US" w:eastAsia="en-GB"/>
        </w:rPr>
      </w:pPr>
      <w:r>
        <w:rPr>
          <w:lang w:val="en-US" w:eastAsia="en-GB"/>
        </w:rPr>
        <w:t>Background of forecasting progress</w:t>
      </w:r>
    </w:p>
    <w:p w14:paraId="6EB92CF2" w14:textId="77777777" w:rsidR="004646B1" w:rsidRDefault="004646B1" w:rsidP="004646B1">
      <w:pPr>
        <w:rPr>
          <w:lang w:val="en-US" w:eastAsia="en-GB"/>
        </w:rPr>
      </w:pPr>
    </w:p>
    <w:p w14:paraId="5B02E169" w14:textId="73E437D6" w:rsidR="007F5072" w:rsidRDefault="007F5072" w:rsidP="007F5072">
      <w:pPr>
        <w:jc w:val="both"/>
      </w:pPr>
      <w:r>
        <w:t>Steady increase of scientific knowledge and technological advances since the first ideas of numerical weather prediction in the 1940s have led to a tremendous increase in weather prediction capabilities. Given that global weather prediction is comparable to the simulation of the human brain, this increase in forecast skill, in particular over the last 40 years, is a story of success.</w:t>
      </w:r>
      <w:r w:rsidR="00142CC1">
        <w:fldChar w:fldCharType="begin" w:fldLock="1"/>
      </w:r>
      <w:r w:rsidR="00142CC1">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27&lt;/sup&gt;", "plainTextFormattedCitation" : "27", "previouslyFormattedCitation" : "&lt;sup&gt;27&lt;/sup&gt;" }, "properties" : { "noteIndex" : 13 }, "schema" : "https://github.com/citation-style-language/schema/raw/master/csl-citation.json" }</w:instrText>
      </w:r>
      <w:r w:rsidR="00142CC1">
        <w:fldChar w:fldCharType="separate"/>
      </w:r>
      <w:r w:rsidR="00142CC1" w:rsidRPr="00142CC1">
        <w:rPr>
          <w:noProof/>
          <w:vertAlign w:val="superscript"/>
        </w:rPr>
        <w:t>27</w:t>
      </w:r>
      <w:r w:rsidR="00142CC1">
        <w:fldChar w:fldCharType="end"/>
      </w:r>
      <w:r>
        <w:t xml:space="preserve"> With every decade, forecast skill is improved by about one day, i.e. today´s</w:t>
      </w:r>
      <w:r w:rsidR="00AD1777">
        <w:t xml:space="preserve"> overall </w:t>
      </w:r>
      <w:r>
        <w:t xml:space="preserve">6 day forecast is as accurate as a </w:t>
      </w:r>
      <w:r w:rsidR="00142CC1">
        <w:t>5 day forecast was 10 years ago.</w:t>
      </w:r>
      <w:r w:rsidR="00142CC1">
        <w:fldChar w:fldCharType="begin" w:fldLock="1"/>
      </w:r>
      <w:r w:rsidR="00142CC1">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27&lt;/sup&gt;", "plainTextFormattedCitation" : "27", "previouslyFormattedCitation" : "&lt;sup&gt;27&lt;/sup&gt;" }, "properties" : { "noteIndex" : 13 }, "schema" : "https://github.com/citation-style-language/schema/raw/master/csl-citation.json" }</w:instrText>
      </w:r>
      <w:r w:rsidR="00142CC1">
        <w:fldChar w:fldCharType="separate"/>
      </w:r>
      <w:r w:rsidR="00142CC1" w:rsidRPr="00142CC1">
        <w:rPr>
          <w:noProof/>
          <w:vertAlign w:val="superscript"/>
        </w:rPr>
        <w:t>27</w:t>
      </w:r>
      <w:r w:rsidR="00142CC1">
        <w:fldChar w:fldCharType="end"/>
      </w:r>
    </w:p>
    <w:p w14:paraId="3F5DB878" w14:textId="77777777" w:rsidR="00111EA4" w:rsidRDefault="00111EA4" w:rsidP="004646B1">
      <w:pPr>
        <w:rPr>
          <w:lang w:val="en-US" w:eastAsia="en-GB"/>
        </w:rPr>
      </w:pPr>
    </w:p>
    <w:p w14:paraId="498A8C22" w14:textId="2DEEBF52" w:rsidR="00AD1777" w:rsidRDefault="00AD1777" w:rsidP="00AD1777">
      <w:pPr>
        <w:jc w:val="both"/>
        <w:rPr>
          <w:lang w:eastAsia="en-GB"/>
        </w:rPr>
      </w:pPr>
      <w:r w:rsidRPr="00AD1777">
        <w:rPr>
          <w:lang w:eastAsia="en-GB"/>
        </w:rPr>
        <w:t>Altho</w:t>
      </w:r>
      <w:r w:rsidR="00A74598">
        <w:rPr>
          <w:lang w:eastAsia="en-GB"/>
        </w:rPr>
        <w:t>ugh the increase in these large-</w:t>
      </w:r>
      <w:r w:rsidRPr="00AD1777">
        <w:rPr>
          <w:lang w:eastAsia="en-GB"/>
        </w:rPr>
        <w:t xml:space="preserve">scale variables also comes along with increased prediction for weather variables near the surface, and in particular high-impact weather events, one has to keep in mind that clear distinctions exist between what we can forecast on global scales and longer lead times (up to two weeks), and on small scales with lead times of hours to a few days. Current global </w:t>
      </w:r>
      <w:r w:rsidR="00ED7850">
        <w:rPr>
          <w:lang w:eastAsia="en-GB"/>
        </w:rPr>
        <w:t>Numerical Weather Prediction (</w:t>
      </w:r>
      <w:r w:rsidRPr="00AD1777">
        <w:rPr>
          <w:lang w:eastAsia="en-GB"/>
        </w:rPr>
        <w:t>NWP</w:t>
      </w:r>
      <w:r w:rsidR="00ED7850">
        <w:rPr>
          <w:lang w:eastAsia="en-GB"/>
        </w:rPr>
        <w:t xml:space="preserve">) model, i.e. models which use physical models and laws using measurements to give boundary conditions </w:t>
      </w:r>
      <w:r w:rsidR="001F6F69">
        <w:rPr>
          <w:lang w:eastAsia="en-GB"/>
        </w:rPr>
        <w:t>to forecast</w:t>
      </w:r>
      <w:r w:rsidR="00ED7850">
        <w:rPr>
          <w:lang w:eastAsia="en-GB"/>
        </w:rPr>
        <w:t>,</w:t>
      </w:r>
      <w:r w:rsidR="001F6F69">
        <w:rPr>
          <w:lang w:eastAsia="en-GB"/>
        </w:rPr>
        <w:t xml:space="preserve"> </w:t>
      </w:r>
      <w:r w:rsidRPr="00AD1777">
        <w:rPr>
          <w:lang w:eastAsia="en-GB"/>
        </w:rPr>
        <w:t xml:space="preserve">are able </w:t>
      </w:r>
      <w:r w:rsidR="00A74598">
        <w:rPr>
          <w:lang w:eastAsia="en-GB"/>
        </w:rPr>
        <w:t>to explicitly capture the large-</w:t>
      </w:r>
      <w:r w:rsidRPr="00AD1777">
        <w:rPr>
          <w:lang w:eastAsia="en-GB"/>
        </w:rPr>
        <w:t>scale dynamics. Smaller scale processes, in particular those associated with moisture, like clouds and convection, but also radiation and diffusion, and processes at the interface bet</w:t>
      </w:r>
      <w:r w:rsidR="00A74598">
        <w:rPr>
          <w:lang w:eastAsia="en-GB"/>
        </w:rPr>
        <w:t>ween atmosphere and surface can</w:t>
      </w:r>
      <w:r w:rsidRPr="00AD1777">
        <w:rPr>
          <w:lang w:eastAsia="en-GB"/>
        </w:rPr>
        <w:t xml:space="preserve">not be resolved and captured by current global NWP models.  This means that these processes have to be parametrized, i.e. an estimation of the processes is made on the effect they may have and added throughout the model integration. </w:t>
      </w:r>
      <w:r w:rsidR="00A74598">
        <w:rPr>
          <w:lang w:eastAsia="en-GB"/>
        </w:rPr>
        <w:t>Therefore</w:t>
      </w:r>
      <w:r w:rsidRPr="00AD1777">
        <w:rPr>
          <w:lang w:eastAsia="en-GB"/>
        </w:rPr>
        <w:t>, the formulation of this estimation is often limited by our understanding of the processes, and some uncertainty is introduced, which then grows from smaller to larger scales, deteriorating also the skill of the global forecasts. On the other hand, this parametrization of clouds, for example, also leads to large uncertainties in the prediction of precipitation.</w:t>
      </w:r>
    </w:p>
    <w:p w14:paraId="5A3FC2C2" w14:textId="77777777" w:rsidR="00322E29" w:rsidRDefault="00322E29" w:rsidP="00AD1777">
      <w:pPr>
        <w:jc w:val="both"/>
        <w:rPr>
          <w:lang w:eastAsia="en-GB"/>
        </w:rPr>
      </w:pPr>
    </w:p>
    <w:p w14:paraId="5E856485" w14:textId="77777777" w:rsidR="00322E29" w:rsidRDefault="00322E29" w:rsidP="00322E29">
      <w:pPr>
        <w:jc w:val="both"/>
        <w:rPr>
          <w:lang w:val="en-US" w:eastAsia="en-GB"/>
        </w:rPr>
      </w:pPr>
      <w:r>
        <w:rPr>
          <w:lang w:val="en-US" w:eastAsia="en-GB"/>
        </w:rPr>
        <w:t xml:space="preserve">Regional models can be downscaled from global NWP models to achieve a better spatial resolution, using the boundary conditions of the global models at the edge of the nested high resolution area of interest. Regional models can bring down the resolution to around 2-3km operationally today. [ref] </w:t>
      </w:r>
    </w:p>
    <w:p w14:paraId="3E6E22AD" w14:textId="77777777" w:rsidR="00322E29" w:rsidRDefault="00322E29" w:rsidP="00322E29">
      <w:pPr>
        <w:jc w:val="both"/>
        <w:rPr>
          <w:lang w:val="en-US" w:eastAsia="en-GB"/>
        </w:rPr>
      </w:pPr>
    </w:p>
    <w:p w14:paraId="223510F4" w14:textId="77777777" w:rsidR="00322E29" w:rsidRDefault="00322E29" w:rsidP="00322E29">
      <w:pPr>
        <w:jc w:val="both"/>
        <w:rPr>
          <w:lang w:val="en-US" w:eastAsia="en-GB"/>
        </w:rPr>
      </w:pPr>
      <w:r>
        <w:rPr>
          <w:lang w:val="en-US" w:eastAsia="en-GB"/>
        </w:rPr>
        <w:t xml:space="preserve">Many National Meteorological and Hydrological Services (NMHS) run their own regional models. This can bring benefits, but the uncertainties inherent to global models due to </w:t>
      </w:r>
      <w:r>
        <w:rPr>
          <w:lang w:val="en-US" w:eastAsia="en-GB"/>
        </w:rPr>
        <w:lastRenderedPageBreak/>
        <w:t>parameterization of physical processes can ‘bleed in’ to the regional forecasting, restricting current reliable forecasting to 3-5 days. This can put a severe restriction on how well the forecasting performs against reality (or ‘skill’) of the forecast. The chaotic regime that is a weather system means that small perturbations from reality of initial conditions can result in wildly erroneous forecasts, and hence low forecasting skill.</w:t>
      </w:r>
    </w:p>
    <w:p w14:paraId="68D82CC4" w14:textId="77777777" w:rsidR="00322E29" w:rsidRDefault="00322E29" w:rsidP="00322E29">
      <w:pPr>
        <w:jc w:val="both"/>
        <w:rPr>
          <w:lang w:val="en-US" w:eastAsia="en-GB"/>
        </w:rPr>
      </w:pPr>
    </w:p>
    <w:p w14:paraId="483A4A06" w14:textId="194A096E" w:rsidR="00322E29" w:rsidRDefault="00322E29" w:rsidP="00322E29">
      <w:pPr>
        <w:jc w:val="both"/>
        <w:rPr>
          <w:lang w:val="en-US" w:eastAsia="en-GB"/>
        </w:rPr>
      </w:pPr>
      <w:r>
        <w:rPr>
          <w:lang w:val="en-US" w:eastAsia="en-GB"/>
        </w:rPr>
        <w:t xml:space="preserve">Forecasting skill can </w:t>
      </w:r>
      <w:r>
        <w:rPr>
          <w:lang w:val="en-US" w:eastAsia="en-GB"/>
        </w:rPr>
        <w:t xml:space="preserve">be further eroded by a lack of measurements of climate </w:t>
      </w:r>
      <w:r w:rsidR="0036328C">
        <w:rPr>
          <w:lang w:val="en-US" w:eastAsia="en-GB"/>
        </w:rPr>
        <w:t>in</w:t>
      </w:r>
      <w:r>
        <w:rPr>
          <w:lang w:val="en-US" w:eastAsia="en-GB"/>
        </w:rPr>
        <w:t xml:space="preserve"> the </w:t>
      </w:r>
      <w:r w:rsidR="0036328C">
        <w:rPr>
          <w:lang w:val="en-US" w:eastAsia="en-GB"/>
        </w:rPr>
        <w:t xml:space="preserve">area </w:t>
      </w:r>
      <w:r>
        <w:rPr>
          <w:lang w:val="en-US" w:eastAsia="en-GB"/>
        </w:rPr>
        <w:t xml:space="preserve">of interest. For this reason, forecast skill between the Northern Hemisphere (where there has usually been a very good measurement coverage), and the Southern Hemisphere (where there has been a dearth of measurement capability) has </w:t>
      </w:r>
      <w:r w:rsidR="0036328C">
        <w:rPr>
          <w:lang w:val="en-US" w:eastAsia="en-GB"/>
        </w:rPr>
        <w:t>historically been different by up to 10%.</w:t>
      </w:r>
      <w:r w:rsidR="0036328C">
        <w:rPr>
          <w:lang w:val="en-US" w:eastAsia="en-GB"/>
        </w:rPr>
        <w:fldChar w:fldCharType="begin" w:fldLock="1"/>
      </w:r>
      <w:r w:rsidR="0036328C">
        <w:rPr>
          <w:lang w:val="en-US" w:eastAsia="en-GB"/>
        </w:rPr>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27&lt;/sup&gt;", "plainTextFormattedCitation" : "27", "previouslyFormattedCitation" : "&lt;sup&gt;27&lt;/sup&gt;" }, "properties" : { "noteIndex" : 14 }, "schema" : "https://github.com/citation-style-language/schema/raw/master/csl-citation.json" }</w:instrText>
      </w:r>
      <w:r w:rsidR="0036328C">
        <w:rPr>
          <w:lang w:val="en-US" w:eastAsia="en-GB"/>
        </w:rPr>
        <w:fldChar w:fldCharType="separate"/>
      </w:r>
      <w:r w:rsidR="0036328C" w:rsidRPr="0036328C">
        <w:rPr>
          <w:noProof/>
          <w:vertAlign w:val="superscript"/>
          <w:lang w:val="en-US" w:eastAsia="en-GB"/>
        </w:rPr>
        <w:t>27</w:t>
      </w:r>
      <w:r w:rsidR="0036328C">
        <w:rPr>
          <w:lang w:val="en-US" w:eastAsia="en-GB"/>
        </w:rPr>
        <w:fldChar w:fldCharType="end"/>
      </w:r>
    </w:p>
    <w:p w14:paraId="07C6CDE0" w14:textId="77777777" w:rsidR="00E1125D" w:rsidRDefault="00E1125D" w:rsidP="00322E29">
      <w:pPr>
        <w:jc w:val="both"/>
        <w:rPr>
          <w:lang w:val="en-US" w:eastAsia="en-GB"/>
        </w:rPr>
      </w:pPr>
    </w:p>
    <w:p w14:paraId="70D4AF16" w14:textId="2A4DDF59" w:rsidR="00E1125D" w:rsidRDefault="00E1125D" w:rsidP="00E1125D">
      <w:pPr>
        <w:pStyle w:val="Heading4"/>
        <w:rPr>
          <w:lang w:val="en-US" w:eastAsia="en-GB"/>
        </w:rPr>
      </w:pPr>
      <w:r>
        <w:rPr>
          <w:lang w:val="en-US" w:eastAsia="en-GB"/>
        </w:rPr>
        <w:t>Forecasting urban floods</w:t>
      </w:r>
    </w:p>
    <w:p w14:paraId="087E12A8" w14:textId="77777777" w:rsidR="00E1125D" w:rsidRDefault="00E1125D" w:rsidP="00E1125D">
      <w:pPr>
        <w:rPr>
          <w:lang w:val="en-US" w:eastAsia="en-GB"/>
        </w:rPr>
      </w:pPr>
    </w:p>
    <w:p w14:paraId="34C5AB7A" w14:textId="32DDEF57" w:rsidR="00E1125D" w:rsidRDefault="00E1125D" w:rsidP="00E1125D">
      <w:pPr>
        <w:jc w:val="both"/>
        <w:rPr>
          <w:lang w:val="en-US" w:eastAsia="en-GB"/>
        </w:rPr>
      </w:pPr>
      <w:r>
        <w:rPr>
          <w:lang w:val="en-US" w:eastAsia="en-GB"/>
        </w:rPr>
        <w:t>Given how forecasts is produced, urban flooding forecasting capabilities vary depending on the regional system and the measurement infrastructure.</w:t>
      </w:r>
      <w:r w:rsidR="008F4841">
        <w:rPr>
          <w:lang w:val="en-US" w:eastAsia="en-GB"/>
        </w:rPr>
        <w:t xml:space="preserve"> </w:t>
      </w:r>
      <w:r>
        <w:rPr>
          <w:lang w:val="en-US" w:eastAsia="en-GB"/>
        </w:rPr>
        <w:t xml:space="preserve">Another important factor is </w:t>
      </w:r>
      <w:r>
        <w:rPr>
          <w:lang w:val="en-US" w:eastAsia="en-GB"/>
        </w:rPr>
        <w:t>how the floods take place. As</w:t>
      </w:r>
      <w:r w:rsidR="00185213">
        <w:rPr>
          <w:lang w:val="en-US" w:eastAsia="en-GB"/>
        </w:rPr>
        <w:t xml:space="preserve"> </w:t>
      </w:r>
      <w:r w:rsidR="00082A72">
        <w:rPr>
          <w:lang w:val="en-US" w:eastAsia="en-GB"/>
        </w:rPr>
        <w:t xml:space="preserve">the </w:t>
      </w:r>
      <w:r w:rsidR="00185213">
        <w:rPr>
          <w:lang w:val="en-US" w:eastAsia="en-GB"/>
        </w:rPr>
        <w:t>‘</w:t>
      </w:r>
      <w:r w:rsidR="00185213">
        <w:rPr>
          <w:lang w:val="en-US" w:eastAsia="en-GB"/>
        </w:rPr>
        <w:fldChar w:fldCharType="begin"/>
      </w:r>
      <w:r w:rsidR="00185213">
        <w:rPr>
          <w:lang w:val="en-US" w:eastAsia="en-GB"/>
        </w:rPr>
        <w:instrText xml:space="preserve"> REF _Ref494806188 \h </w:instrText>
      </w:r>
      <w:r w:rsidR="00185213">
        <w:rPr>
          <w:lang w:val="en-US" w:eastAsia="en-GB"/>
        </w:rPr>
      </w:r>
      <w:r w:rsidR="00185213">
        <w:rPr>
          <w:lang w:val="en-US" w:eastAsia="en-GB"/>
        </w:rPr>
        <w:fldChar w:fldCharType="separate"/>
      </w:r>
      <w:r w:rsidR="00185213">
        <w:rPr>
          <w:rFonts w:eastAsia="Times New Roman"/>
          <w:lang w:eastAsia="en-GB"/>
        </w:rPr>
        <w:t>Types of flood</w:t>
      </w:r>
      <w:r w:rsidR="00185213">
        <w:rPr>
          <w:lang w:val="en-US" w:eastAsia="en-GB"/>
        </w:rPr>
        <w:fldChar w:fldCharType="end"/>
      </w:r>
      <w:r w:rsidR="00185213">
        <w:rPr>
          <w:lang w:val="en-US" w:eastAsia="en-GB"/>
        </w:rPr>
        <w:t xml:space="preserve">’ </w:t>
      </w:r>
      <w:r w:rsidR="00082A72">
        <w:rPr>
          <w:lang w:val="en-US" w:eastAsia="en-GB"/>
        </w:rPr>
        <w:t xml:space="preserve">section </w:t>
      </w:r>
      <w:r w:rsidR="00185213">
        <w:rPr>
          <w:lang w:val="en-US" w:eastAsia="en-GB"/>
        </w:rPr>
        <w:t>describes</w:t>
      </w:r>
      <w:r w:rsidR="00082A72">
        <w:rPr>
          <w:lang w:val="en-US" w:eastAsia="en-GB"/>
        </w:rPr>
        <w:t xml:space="preserve"> above</w:t>
      </w:r>
      <w:r w:rsidR="00185213">
        <w:rPr>
          <w:lang w:val="en-US" w:eastAsia="en-GB"/>
        </w:rPr>
        <w:t xml:space="preserve">, urban floods can result from </w:t>
      </w:r>
      <w:r w:rsidR="00185213" w:rsidRPr="0079441D">
        <w:rPr>
          <w:b/>
          <w:lang w:val="en-US" w:eastAsia="en-GB"/>
        </w:rPr>
        <w:t>heavy or intense rainfall</w:t>
      </w:r>
      <w:r w:rsidR="00185213">
        <w:rPr>
          <w:lang w:val="en-US" w:eastAsia="en-GB"/>
        </w:rPr>
        <w:t xml:space="preserve">, </w:t>
      </w:r>
      <w:r w:rsidR="0079441D" w:rsidRPr="0079441D">
        <w:rPr>
          <w:b/>
          <w:lang w:val="en-US" w:eastAsia="en-GB"/>
        </w:rPr>
        <w:t>thawing of ice</w:t>
      </w:r>
      <w:r w:rsidR="0079441D">
        <w:rPr>
          <w:lang w:val="en-US" w:eastAsia="en-GB"/>
        </w:rPr>
        <w:t xml:space="preserve">, </w:t>
      </w:r>
      <w:r w:rsidR="0079441D" w:rsidRPr="0079441D">
        <w:rPr>
          <w:b/>
          <w:lang w:val="en-US" w:eastAsia="en-GB"/>
        </w:rPr>
        <w:t>dam failure</w:t>
      </w:r>
      <w:r w:rsidR="0079441D">
        <w:rPr>
          <w:lang w:val="en-US" w:eastAsia="en-GB"/>
        </w:rPr>
        <w:t xml:space="preserve"> or </w:t>
      </w:r>
      <w:r w:rsidR="0079441D">
        <w:rPr>
          <w:b/>
          <w:lang w:val="en-US" w:eastAsia="en-GB"/>
        </w:rPr>
        <w:t>t</w:t>
      </w:r>
      <w:r w:rsidR="00185213" w:rsidRPr="0079441D">
        <w:rPr>
          <w:b/>
          <w:lang w:val="en-US" w:eastAsia="en-GB"/>
        </w:rPr>
        <w:t>idal wave extremes</w:t>
      </w:r>
      <w:r w:rsidR="00185213">
        <w:rPr>
          <w:lang w:val="en-US" w:eastAsia="en-GB"/>
        </w:rPr>
        <w:t xml:space="preserve">. </w:t>
      </w:r>
    </w:p>
    <w:p w14:paraId="679E68C8" w14:textId="77777777" w:rsidR="00E1125D" w:rsidRPr="00E1125D" w:rsidRDefault="00E1125D" w:rsidP="00E1125D">
      <w:pPr>
        <w:rPr>
          <w:lang w:val="en-US" w:eastAsia="en-GB"/>
        </w:rPr>
      </w:pPr>
    </w:p>
    <w:p w14:paraId="73C9F4BA" w14:textId="56A7A3A1" w:rsidR="0066622D" w:rsidRDefault="0066622D" w:rsidP="0066622D">
      <w:pPr>
        <w:jc w:val="both"/>
        <w:rPr>
          <w:lang w:eastAsia="en-GB"/>
        </w:rPr>
      </w:pPr>
      <w:r w:rsidRPr="0066622D">
        <w:rPr>
          <w:lang w:eastAsia="en-GB"/>
        </w:rPr>
        <w:t>For events that result from larger-scale weather systems, like extratropical cyclones, information about the impact might be available on lead-times of 1 week or even more. For convective events, which develop on very small</w:t>
      </w:r>
      <w:r w:rsidR="00832389">
        <w:rPr>
          <w:lang w:eastAsia="en-GB"/>
        </w:rPr>
        <w:t xml:space="preserve"> scales, often beyond what can </w:t>
      </w:r>
      <w:r w:rsidRPr="0066622D">
        <w:rPr>
          <w:lang w:eastAsia="en-GB"/>
        </w:rPr>
        <w:t>be resolved by a regional model, a general thread of such an event, and also a rough estimate of the region affected can be provided a couple of days in advance. However, if and where the convective system develops is still highly uncertain and can often just be predicted with the onset of the system.</w:t>
      </w:r>
    </w:p>
    <w:p w14:paraId="7F2F0D64" w14:textId="77777777" w:rsidR="008F4841" w:rsidRPr="0066622D" w:rsidRDefault="008F4841" w:rsidP="0066622D">
      <w:pPr>
        <w:jc w:val="both"/>
        <w:rPr>
          <w:lang w:eastAsia="en-GB"/>
        </w:rPr>
      </w:pPr>
    </w:p>
    <w:p w14:paraId="25BE7C0F" w14:textId="23824F7C" w:rsidR="0066622D" w:rsidRPr="0066622D" w:rsidRDefault="0066622D" w:rsidP="0066622D">
      <w:pPr>
        <w:jc w:val="both"/>
        <w:rPr>
          <w:lang w:eastAsia="en-GB"/>
        </w:rPr>
      </w:pPr>
      <w:r w:rsidRPr="0066622D">
        <w:rPr>
          <w:lang w:eastAsia="en-GB"/>
        </w:rPr>
        <w:t>The challenges, HIWeather is focussing upon is to improve t</w:t>
      </w:r>
      <w:r w:rsidR="002D70A3">
        <w:rPr>
          <w:lang w:eastAsia="en-GB"/>
        </w:rPr>
        <w:t>he prediction of such events, e.g.</w:t>
      </w:r>
      <w:r w:rsidRPr="0066622D">
        <w:rPr>
          <w:lang w:eastAsia="en-GB"/>
        </w:rPr>
        <w:t xml:space="preserve"> t</w:t>
      </w:r>
      <w:r w:rsidR="007D7EBE">
        <w:rPr>
          <w:lang w:eastAsia="en-GB"/>
        </w:rPr>
        <w:t>h</w:t>
      </w:r>
      <w:r w:rsidRPr="0066622D">
        <w:rPr>
          <w:lang w:eastAsia="en-GB"/>
        </w:rPr>
        <w:t>rough improved parametrizations, exploration of novel and unconventional data sources, research on error growth and appropriate consideration and communication of uncertainty associated with forecasts.</w:t>
      </w:r>
    </w:p>
    <w:p w14:paraId="74F4625C" w14:textId="77777777" w:rsidR="00E1048F" w:rsidRDefault="00E1048F" w:rsidP="004646B1">
      <w:pPr>
        <w:rPr>
          <w:lang w:val="en-US" w:eastAsia="en-GB"/>
        </w:rPr>
      </w:pPr>
    </w:p>
    <w:p w14:paraId="4073A42C" w14:textId="2F826233" w:rsidR="004646B1" w:rsidRDefault="00081993" w:rsidP="004646B1">
      <w:pPr>
        <w:pStyle w:val="Heading4"/>
        <w:rPr>
          <w:lang w:val="en-US" w:eastAsia="en-GB"/>
        </w:rPr>
      </w:pPr>
      <w:r>
        <w:rPr>
          <w:lang w:val="en-US" w:eastAsia="en-GB"/>
        </w:rPr>
        <w:t>P</w:t>
      </w:r>
      <w:r w:rsidR="004646B1">
        <w:rPr>
          <w:lang w:val="en-US" w:eastAsia="en-GB"/>
        </w:rPr>
        <w:t xml:space="preserve">ossible </w:t>
      </w:r>
      <w:r>
        <w:rPr>
          <w:lang w:val="en-US" w:eastAsia="en-GB"/>
        </w:rPr>
        <w:t>improvements in</w:t>
      </w:r>
      <w:r w:rsidR="00B71E04">
        <w:rPr>
          <w:lang w:val="en-US" w:eastAsia="en-GB"/>
        </w:rPr>
        <w:t xml:space="preserve"> urban flood </w:t>
      </w:r>
      <w:r>
        <w:rPr>
          <w:lang w:val="en-US" w:eastAsia="en-GB"/>
        </w:rPr>
        <w:t>forecasting</w:t>
      </w:r>
      <w:r w:rsidR="00B71E04">
        <w:rPr>
          <w:lang w:val="en-US" w:eastAsia="en-GB"/>
        </w:rPr>
        <w:t xml:space="preserve"> </w:t>
      </w:r>
      <w:r w:rsidR="004646B1">
        <w:rPr>
          <w:lang w:val="en-US" w:eastAsia="en-GB"/>
        </w:rPr>
        <w:t>with HIWeather</w:t>
      </w:r>
    </w:p>
    <w:p w14:paraId="12C9EE9C" w14:textId="77777777" w:rsidR="001E7B9D" w:rsidRDefault="001E7B9D" w:rsidP="001E7B9D">
      <w:pPr>
        <w:rPr>
          <w:lang w:val="en-US" w:eastAsia="en-GB"/>
        </w:rPr>
      </w:pPr>
    </w:p>
    <w:p w14:paraId="59301765" w14:textId="77777777" w:rsidR="007D7EBE" w:rsidRDefault="00A81D43" w:rsidP="00C23471">
      <w:pPr>
        <w:jc w:val="both"/>
        <w:rPr>
          <w:lang w:val="en-US" w:eastAsia="en-GB"/>
        </w:rPr>
      </w:pPr>
      <w:r>
        <w:rPr>
          <w:lang w:val="en-US" w:eastAsia="en-GB"/>
        </w:rPr>
        <w:t xml:space="preserve">The improvement in urban flood forecasting will </w:t>
      </w:r>
      <w:r w:rsidR="00144BE1">
        <w:rPr>
          <w:lang w:val="en-US" w:eastAsia="en-GB"/>
        </w:rPr>
        <w:t xml:space="preserve">originate broadly from understanding processes which leads to urban floods, being able to resolve finer-scale processes which </w:t>
      </w:r>
      <w:r w:rsidR="009B7616">
        <w:rPr>
          <w:lang w:val="en-US" w:eastAsia="en-GB"/>
        </w:rPr>
        <w:t xml:space="preserve">better capture what causes urban floods, as well as </w:t>
      </w:r>
      <w:r w:rsidR="00F66CE6">
        <w:rPr>
          <w:lang w:val="en-US" w:eastAsia="en-GB"/>
        </w:rPr>
        <w:t>working with hydrologica</w:t>
      </w:r>
      <w:r w:rsidR="004C3EB2">
        <w:rPr>
          <w:lang w:val="en-US" w:eastAsia="en-GB"/>
        </w:rPr>
        <w:t xml:space="preserve">l models to improve exchange of information via coupling. </w:t>
      </w:r>
    </w:p>
    <w:p w14:paraId="4E7ED669" w14:textId="77777777" w:rsidR="007D7EBE" w:rsidRDefault="007D7EBE" w:rsidP="00C23471">
      <w:pPr>
        <w:jc w:val="both"/>
        <w:rPr>
          <w:lang w:val="en-US" w:eastAsia="en-GB"/>
        </w:rPr>
      </w:pPr>
    </w:p>
    <w:p w14:paraId="12793139" w14:textId="24FE653F" w:rsidR="004C3EB2" w:rsidRDefault="00815A81" w:rsidP="00C23471">
      <w:pPr>
        <w:jc w:val="both"/>
        <w:rPr>
          <w:lang w:val="en-US" w:eastAsia="en-GB"/>
        </w:rPr>
      </w:pPr>
      <w:r>
        <w:rPr>
          <w:lang w:val="en-US" w:eastAsia="en-GB"/>
        </w:rPr>
        <w:t>It is important that, for example, the improvements in resolving processes in precipitation will translate into better communica</w:t>
      </w:r>
      <w:r w:rsidR="00184E0B">
        <w:rPr>
          <w:lang w:val="en-US" w:eastAsia="en-GB"/>
        </w:rPr>
        <w:t>tion via a cou</w:t>
      </w:r>
      <w:r w:rsidR="0060447C">
        <w:rPr>
          <w:lang w:val="en-US" w:eastAsia="en-GB"/>
        </w:rPr>
        <w:t xml:space="preserve">pling with a hydrological model in order to translate the benefit in forecasting the precipitation to </w:t>
      </w:r>
      <w:r w:rsidR="00356BC1">
        <w:rPr>
          <w:lang w:val="en-US" w:eastAsia="en-GB"/>
        </w:rPr>
        <w:t>gains in hydrological forecasting.</w:t>
      </w:r>
    </w:p>
    <w:p w14:paraId="25CEF3A8" w14:textId="77777777" w:rsidR="004C3EB2" w:rsidRDefault="004C3EB2" w:rsidP="00C23471">
      <w:pPr>
        <w:jc w:val="both"/>
        <w:rPr>
          <w:lang w:val="en-US" w:eastAsia="en-GB"/>
        </w:rPr>
      </w:pPr>
    </w:p>
    <w:p w14:paraId="7DCA0E37" w14:textId="34525DF4" w:rsidR="007E1DA8" w:rsidRDefault="003A2F8F" w:rsidP="00C23471">
      <w:pPr>
        <w:jc w:val="both"/>
        <w:rPr>
          <w:lang w:val="en-US" w:eastAsia="en-GB"/>
        </w:rPr>
      </w:pPr>
      <w:r>
        <w:rPr>
          <w:lang w:val="en-US" w:eastAsia="en-GB"/>
        </w:rPr>
        <w:t xml:space="preserve">This summarizes </w:t>
      </w:r>
      <w:r w:rsidR="0066521F">
        <w:rPr>
          <w:lang w:val="en-US" w:eastAsia="en-GB"/>
        </w:rPr>
        <w:t>into two concer</w:t>
      </w:r>
      <w:r w:rsidR="00A81D43">
        <w:rPr>
          <w:lang w:val="en-US" w:eastAsia="en-GB"/>
        </w:rPr>
        <w:t>ns</w:t>
      </w:r>
      <w:r>
        <w:rPr>
          <w:lang w:val="en-US" w:eastAsia="en-GB"/>
        </w:rPr>
        <w:t>:</w:t>
      </w:r>
    </w:p>
    <w:p w14:paraId="5D18F580" w14:textId="77777777" w:rsidR="00246177" w:rsidRDefault="00246177" w:rsidP="00246177">
      <w:pPr>
        <w:rPr>
          <w:lang w:val="en-US" w:eastAsia="en-GB"/>
        </w:rPr>
      </w:pPr>
    </w:p>
    <w:p w14:paraId="69AA728A" w14:textId="4F950E83" w:rsidR="00246177" w:rsidRPr="00184E0B" w:rsidRDefault="00246177" w:rsidP="00246177">
      <w:pPr>
        <w:rPr>
          <w:lang w:val="en-US" w:eastAsia="en-GB"/>
        </w:rPr>
      </w:pPr>
      <w:r w:rsidRPr="00246177">
        <w:rPr>
          <w:b/>
          <w:lang w:val="en-US" w:eastAsia="en-GB"/>
        </w:rPr>
        <w:t>Improving predictability and processes</w:t>
      </w:r>
      <w:r w:rsidR="00C23471">
        <w:rPr>
          <w:b/>
          <w:lang w:val="en-US" w:eastAsia="en-GB"/>
        </w:rPr>
        <w:t>.</w:t>
      </w:r>
      <w:r w:rsidR="00FB4F5A">
        <w:rPr>
          <w:b/>
          <w:lang w:val="en-US" w:eastAsia="en-GB"/>
        </w:rPr>
        <w:fldChar w:fldCharType="begin" w:fldLock="1"/>
      </w:r>
      <w:r w:rsidR="00FB4F5A">
        <w:rPr>
          <w:b/>
          <w:lang w:val="en-US" w:eastAsia="en-GB"/>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15 }, "schema" : "https://github.com/citation-style-language/schema/raw/master/csl-citation.json" }</w:instrText>
      </w:r>
      <w:r w:rsidR="00FB4F5A">
        <w:rPr>
          <w:b/>
          <w:lang w:val="en-US" w:eastAsia="en-GB"/>
        </w:rPr>
        <w:fldChar w:fldCharType="separate"/>
      </w:r>
      <w:r w:rsidR="00FB4F5A" w:rsidRPr="00FB4F5A">
        <w:rPr>
          <w:noProof/>
          <w:vertAlign w:val="superscript"/>
          <w:lang w:val="en-US" w:eastAsia="en-GB"/>
        </w:rPr>
        <w:t>1</w:t>
      </w:r>
      <w:r w:rsidR="00FB4F5A">
        <w:rPr>
          <w:b/>
          <w:lang w:val="en-US" w:eastAsia="en-GB"/>
        </w:rPr>
        <w:fldChar w:fldCharType="end"/>
      </w:r>
      <w:r w:rsidR="00C23471">
        <w:rPr>
          <w:b/>
          <w:lang w:val="en-US" w:eastAsia="en-GB"/>
        </w:rPr>
        <w:t xml:space="preserve"> </w:t>
      </w:r>
      <w:r w:rsidR="00184E0B">
        <w:rPr>
          <w:lang w:val="en-US" w:eastAsia="en-GB"/>
        </w:rPr>
        <w:t xml:space="preserve">Such improvements </w:t>
      </w:r>
      <w:r w:rsidR="00B623FA">
        <w:rPr>
          <w:lang w:val="en-US" w:eastAsia="en-GB"/>
        </w:rPr>
        <w:t xml:space="preserve">stem from making models with better resolution to pick up convective-scale processes, forming clouds and </w:t>
      </w:r>
      <w:r w:rsidR="00B623FA">
        <w:rPr>
          <w:lang w:val="en-US" w:eastAsia="en-GB"/>
        </w:rPr>
        <w:lastRenderedPageBreak/>
        <w:t>precipitation dynamics, as well as understanding the processes themselves better to include in models</w:t>
      </w:r>
    </w:p>
    <w:p w14:paraId="62314D32" w14:textId="77777777" w:rsidR="00246177" w:rsidRDefault="00246177" w:rsidP="00246177">
      <w:pPr>
        <w:rPr>
          <w:lang w:val="en-US" w:eastAsia="en-GB"/>
        </w:rPr>
      </w:pPr>
    </w:p>
    <w:p w14:paraId="0780F950" w14:textId="3C958195" w:rsidR="00815A81" w:rsidRPr="00184E0B" w:rsidRDefault="00246177" w:rsidP="001E7B9D">
      <w:pPr>
        <w:rPr>
          <w:lang w:val="en-US" w:eastAsia="en-GB"/>
        </w:rPr>
      </w:pPr>
      <w:r w:rsidRPr="00246177">
        <w:rPr>
          <w:b/>
          <w:lang w:val="en-US" w:eastAsia="en-GB"/>
        </w:rPr>
        <w:t>Improving coupling with hydrological models</w:t>
      </w:r>
      <w:r w:rsidR="00184E0B">
        <w:rPr>
          <w:b/>
          <w:lang w:val="en-US" w:eastAsia="en-GB"/>
        </w:rPr>
        <w:t xml:space="preserve">. </w:t>
      </w:r>
      <w:r w:rsidR="00B623FA">
        <w:rPr>
          <w:lang w:val="en-US" w:eastAsia="en-GB"/>
        </w:rPr>
        <w:t xml:space="preserve">Passing on the improvements in precipitation must occur at the boundary between </w:t>
      </w:r>
      <w:bookmarkStart w:id="26" w:name="_GoBack"/>
      <w:bookmarkEnd w:id="26"/>
    </w:p>
    <w:p w14:paraId="543CDF4A" w14:textId="77777777" w:rsidR="00246177" w:rsidRPr="00246177" w:rsidRDefault="00246177" w:rsidP="001E7B9D">
      <w:pPr>
        <w:rPr>
          <w:b/>
          <w:lang w:val="en-US" w:eastAsia="en-GB"/>
        </w:rPr>
      </w:pPr>
    </w:p>
    <w:p w14:paraId="2B9A7256" w14:textId="2E03B60F" w:rsidR="00E16408" w:rsidRDefault="00E16408" w:rsidP="001E7B9D">
      <w:pPr>
        <w:rPr>
          <w:lang w:val="en-US" w:eastAsia="en-GB"/>
        </w:rPr>
      </w:pPr>
      <w:r>
        <w:rPr>
          <w:lang w:val="en-US" w:eastAsia="en-GB"/>
        </w:rPr>
        <w:t xml:space="preserve">Given the next 10 years, the main focuses of urban flood forecasting improvement in </w:t>
      </w:r>
      <w:r>
        <w:rPr>
          <w:lang w:val="en-US" w:eastAsia="en-GB"/>
        </w:rPr>
        <w:t>HIWeather include:</w:t>
      </w:r>
    </w:p>
    <w:p w14:paraId="5F212787" w14:textId="77777777" w:rsidR="00E16408" w:rsidRDefault="00E16408" w:rsidP="001E7B9D">
      <w:pPr>
        <w:rPr>
          <w:lang w:val="en-US" w:eastAsia="en-GB"/>
        </w:rPr>
      </w:pPr>
    </w:p>
    <w:p w14:paraId="45B8E53E" w14:textId="65ADAD55" w:rsidR="0052128C" w:rsidRDefault="001E7B9D" w:rsidP="001E7B9D">
      <w:pPr>
        <w:jc w:val="both"/>
        <w:rPr>
          <w:lang w:val="en-US" w:eastAsia="en-GB"/>
        </w:rPr>
      </w:pPr>
      <w:r w:rsidRPr="001E7B9D">
        <w:rPr>
          <w:lang w:val="en-US" w:eastAsia="en-GB"/>
        </w:rPr>
        <w:t>Improveme</w:t>
      </w:r>
      <w:r w:rsidR="00DA3900">
        <w:rPr>
          <w:lang w:val="en-US" w:eastAsia="en-GB"/>
        </w:rPr>
        <w:t xml:space="preserve">nts in coupled precipitation </w:t>
      </w:r>
      <w:r w:rsidR="00E16408">
        <w:rPr>
          <w:lang w:val="en-US" w:eastAsia="en-GB"/>
        </w:rPr>
        <w:t>/</w:t>
      </w:r>
      <w:r w:rsidR="001B0AEA">
        <w:rPr>
          <w:lang w:val="en-US" w:eastAsia="en-GB"/>
        </w:rPr>
        <w:t xml:space="preserve"> </w:t>
      </w:r>
      <w:r w:rsidR="00E16408">
        <w:rPr>
          <w:lang w:val="en-US" w:eastAsia="en-GB"/>
        </w:rPr>
        <w:t>r</w:t>
      </w:r>
      <w:r w:rsidRPr="001E7B9D">
        <w:rPr>
          <w:lang w:val="en-US" w:eastAsia="en-GB"/>
        </w:rPr>
        <w:t>iver flow forecast</w:t>
      </w:r>
      <w:r w:rsidR="00615E43">
        <w:rPr>
          <w:lang w:val="en-US" w:eastAsia="en-GB"/>
        </w:rPr>
        <w:t>ing</w:t>
      </w:r>
    </w:p>
    <w:p w14:paraId="0E8CD149" w14:textId="34049A4A" w:rsidR="0052128C" w:rsidRDefault="00981C6E" w:rsidP="001E7B9D">
      <w:pPr>
        <w:jc w:val="both"/>
        <w:rPr>
          <w:lang w:val="en-US" w:eastAsia="en-GB"/>
        </w:rPr>
      </w:pPr>
      <w:r>
        <w:rPr>
          <w:lang w:val="en-US" w:eastAsia="en-GB"/>
        </w:rPr>
        <w:t xml:space="preserve">Improvements </w:t>
      </w:r>
      <w:r w:rsidR="00615E43">
        <w:rPr>
          <w:lang w:val="en-US" w:eastAsia="en-GB"/>
        </w:rPr>
        <w:t>I</w:t>
      </w:r>
      <w:r w:rsidR="00DA3900">
        <w:rPr>
          <w:lang w:val="en-US" w:eastAsia="en-GB"/>
        </w:rPr>
        <w:t>n coupled precipitation</w:t>
      </w:r>
      <w:r w:rsidR="001B0AEA">
        <w:rPr>
          <w:lang w:val="en-US" w:eastAsia="en-GB"/>
        </w:rPr>
        <w:t xml:space="preserve"> </w:t>
      </w:r>
      <w:r w:rsidR="00C6775B">
        <w:rPr>
          <w:lang w:val="en-US" w:eastAsia="en-GB"/>
        </w:rPr>
        <w:t>/</w:t>
      </w:r>
      <w:r w:rsidR="001B0AEA">
        <w:rPr>
          <w:lang w:val="en-US" w:eastAsia="en-GB"/>
        </w:rPr>
        <w:t xml:space="preserve"> </w:t>
      </w:r>
      <w:r w:rsidR="00C6775B">
        <w:rPr>
          <w:lang w:val="en-US" w:eastAsia="en-GB"/>
        </w:rPr>
        <w:t>s</w:t>
      </w:r>
      <w:r w:rsidR="00615E43">
        <w:rPr>
          <w:lang w:val="en-US" w:eastAsia="en-GB"/>
        </w:rPr>
        <w:t>ewer flow forecasting</w:t>
      </w:r>
    </w:p>
    <w:p w14:paraId="27AB5F0B" w14:textId="5EED8A38" w:rsidR="0052128C" w:rsidRDefault="00542EF6" w:rsidP="001E7B9D">
      <w:pPr>
        <w:jc w:val="both"/>
        <w:rPr>
          <w:lang w:val="en-US" w:eastAsia="en-GB"/>
        </w:rPr>
      </w:pPr>
      <w:r>
        <w:rPr>
          <w:lang w:val="en-US" w:eastAsia="en-GB"/>
        </w:rPr>
        <w:t>Improvements</w:t>
      </w:r>
      <w:r w:rsidR="00842C83">
        <w:rPr>
          <w:lang w:val="en-US" w:eastAsia="en-GB"/>
        </w:rPr>
        <w:t xml:space="preserve"> </w:t>
      </w:r>
      <w:r w:rsidR="00615E43">
        <w:rPr>
          <w:lang w:val="en-US" w:eastAsia="en-GB"/>
        </w:rPr>
        <w:t>I</w:t>
      </w:r>
      <w:r w:rsidR="001E7B9D" w:rsidRPr="001E7B9D">
        <w:rPr>
          <w:lang w:val="en-US" w:eastAsia="en-GB"/>
        </w:rPr>
        <w:t>n river inundation forecastin</w:t>
      </w:r>
      <w:r w:rsidR="00DA3900">
        <w:rPr>
          <w:lang w:val="en-US" w:eastAsia="en-GB"/>
        </w:rPr>
        <w:t>g and in coupled precipitation</w:t>
      </w:r>
      <w:r w:rsidR="004B17E4">
        <w:rPr>
          <w:lang w:val="en-US" w:eastAsia="en-GB"/>
        </w:rPr>
        <w:t xml:space="preserve"> / l</w:t>
      </w:r>
      <w:r w:rsidR="00615E43">
        <w:rPr>
          <w:lang w:val="en-US" w:eastAsia="en-GB"/>
        </w:rPr>
        <w:t>andslide forecasting</w:t>
      </w:r>
    </w:p>
    <w:p w14:paraId="1D8C3080" w14:textId="1852E913" w:rsidR="0052128C" w:rsidRDefault="00615E43" w:rsidP="001E7B9D">
      <w:pPr>
        <w:jc w:val="both"/>
        <w:rPr>
          <w:lang w:val="en-US" w:eastAsia="en-GB"/>
        </w:rPr>
      </w:pPr>
      <w:r>
        <w:rPr>
          <w:lang w:val="en-US" w:eastAsia="en-GB"/>
        </w:rPr>
        <w:t>C</w:t>
      </w:r>
      <w:r w:rsidR="001E7B9D" w:rsidRPr="001E7B9D">
        <w:rPr>
          <w:lang w:val="en-US" w:eastAsia="en-GB"/>
        </w:rPr>
        <w:t>oupled storm surge and ocean wave fore</w:t>
      </w:r>
      <w:r>
        <w:rPr>
          <w:lang w:val="en-US" w:eastAsia="en-GB"/>
        </w:rPr>
        <w:t>casts for vulnerable coastlines</w:t>
      </w:r>
      <w:r w:rsidR="001E7B9D" w:rsidRPr="001E7B9D">
        <w:rPr>
          <w:lang w:val="en-US" w:eastAsia="en-GB"/>
        </w:rPr>
        <w:t xml:space="preserve"> </w:t>
      </w:r>
    </w:p>
    <w:p w14:paraId="699F00F6" w14:textId="77777777" w:rsidR="00981C6E" w:rsidRDefault="00981C6E" w:rsidP="001E7B9D">
      <w:pPr>
        <w:jc w:val="both"/>
        <w:rPr>
          <w:lang w:val="en-US" w:eastAsia="en-GB"/>
        </w:rPr>
      </w:pPr>
    </w:p>
    <w:p w14:paraId="13F4DE66" w14:textId="77777777" w:rsidR="00981C6E" w:rsidRDefault="00981C6E" w:rsidP="001E7B9D">
      <w:pPr>
        <w:jc w:val="both"/>
        <w:rPr>
          <w:lang w:val="en-US" w:eastAsia="en-GB"/>
        </w:rPr>
      </w:pPr>
    </w:p>
    <w:p w14:paraId="361B998F" w14:textId="65D21A75" w:rsidR="0052128C" w:rsidRDefault="00615E43" w:rsidP="001E7B9D">
      <w:pPr>
        <w:jc w:val="both"/>
        <w:rPr>
          <w:lang w:val="en-US" w:eastAsia="en-GB"/>
        </w:rPr>
      </w:pPr>
      <w:r>
        <w:rPr>
          <w:lang w:val="en-US" w:eastAsia="en-GB"/>
        </w:rPr>
        <w:t>P</w:t>
      </w:r>
      <w:r w:rsidR="001E7B9D" w:rsidRPr="001E7B9D">
        <w:rPr>
          <w:lang w:val="en-US" w:eastAsia="en-GB"/>
        </w:rPr>
        <w:t>rovision of probabilistic information at a variety o</w:t>
      </w:r>
      <w:r>
        <w:rPr>
          <w:lang w:val="en-US" w:eastAsia="en-GB"/>
        </w:rPr>
        <w:t>f lead times and spatial scales</w:t>
      </w:r>
      <w:r w:rsidR="001E7B9D" w:rsidRPr="001E7B9D">
        <w:rPr>
          <w:lang w:val="en-US" w:eastAsia="en-GB"/>
        </w:rPr>
        <w:t xml:space="preserve"> </w:t>
      </w:r>
    </w:p>
    <w:p w14:paraId="3B9AD449" w14:textId="3448D12B" w:rsidR="00602EDD" w:rsidRDefault="00615E43" w:rsidP="004072D9">
      <w:pPr>
        <w:jc w:val="both"/>
        <w:rPr>
          <w:lang w:val="en-US" w:eastAsia="en-GB"/>
        </w:rPr>
      </w:pPr>
      <w:r>
        <w:rPr>
          <w:lang w:val="en-US" w:eastAsia="en-GB"/>
        </w:rPr>
        <w:t>G</w:t>
      </w:r>
      <w:r w:rsidR="001E7B9D" w:rsidRPr="001E7B9D">
        <w:rPr>
          <w:lang w:val="en-US" w:eastAsia="en-GB"/>
        </w:rPr>
        <w:t>uidance on how to com</w:t>
      </w:r>
      <w:r w:rsidR="001E7B9D">
        <w:rPr>
          <w:lang w:val="en-US" w:eastAsia="en-GB"/>
        </w:rPr>
        <w:t>municate forecasts and warnings.</w:t>
      </w:r>
    </w:p>
    <w:p w14:paraId="5E6E6040" w14:textId="77777777" w:rsidR="00E1048F" w:rsidRDefault="00E1048F" w:rsidP="00602EDD">
      <w:pPr>
        <w:rPr>
          <w:lang w:val="en-US" w:eastAsia="en-GB"/>
        </w:rPr>
      </w:pPr>
    </w:p>
    <w:p w14:paraId="0C13082A" w14:textId="77777777" w:rsidR="00E1048F" w:rsidRDefault="00E1048F" w:rsidP="00E1048F">
      <w:pPr>
        <w:pStyle w:val="Heading4"/>
        <w:rPr>
          <w:lang w:val="en-US" w:eastAsia="en-GB"/>
        </w:rPr>
      </w:pPr>
      <w:r>
        <w:rPr>
          <w:lang w:val="en-US" w:eastAsia="en-GB"/>
        </w:rPr>
        <w:t>Limitations on forecasting capability</w:t>
      </w:r>
    </w:p>
    <w:p w14:paraId="67235F59" w14:textId="77777777" w:rsidR="00F14B66" w:rsidRDefault="00F14B66" w:rsidP="00F7059F">
      <w:pPr>
        <w:pStyle w:val="Heading3"/>
        <w:rPr>
          <w:rFonts w:eastAsia="Times New Roman"/>
          <w:lang w:val="en-US" w:eastAsia="en-GB"/>
        </w:rPr>
      </w:pPr>
    </w:p>
    <w:p w14:paraId="1CDAAA4F" w14:textId="2D8A69B7" w:rsidR="00F7059F" w:rsidRDefault="00E779BA" w:rsidP="00F7059F">
      <w:pPr>
        <w:pStyle w:val="Heading3"/>
        <w:rPr>
          <w:rFonts w:eastAsia="Times New Roman"/>
          <w:lang w:eastAsia="en-GB"/>
        </w:rPr>
      </w:pPr>
      <w:bookmarkStart w:id="27" w:name="_Toc494833218"/>
      <w:r>
        <w:rPr>
          <w:rFonts w:eastAsia="Times New Roman"/>
          <w:lang w:val="en-US" w:eastAsia="en-GB"/>
        </w:rPr>
        <w:t>1.6</w:t>
      </w:r>
      <w:r w:rsidR="00976BFA">
        <w:rPr>
          <w:rFonts w:eastAsia="Times New Roman"/>
          <w:lang w:val="en-US" w:eastAsia="en-GB"/>
        </w:rPr>
        <w:t xml:space="preserve">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7"/>
      <w:r w:rsidR="00F7059F">
        <w:rPr>
          <w:rFonts w:eastAsia="Times New Roman"/>
          <w:lang w:eastAsia="en-GB"/>
        </w:rPr>
        <w:t xml:space="preserve"> </w:t>
      </w:r>
      <w:bookmarkEnd w:id="24"/>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1D6A1131" w14:textId="722E1D90" w:rsidR="00ED7995" w:rsidRPr="00ED7995" w:rsidRDefault="00ED7995" w:rsidP="00ED7995">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W</w:t>
      </w:r>
      <w:r w:rsidR="00B512D8">
        <w:rPr>
          <w:rFonts w:eastAsia="Times New Roman" w:cs="Times New Roman"/>
          <w:bCs/>
          <w:lang w:eastAsia="en-GB"/>
        </w:rPr>
        <w:t xml:space="preserve">ater flow </w:t>
      </w:r>
      <w:r w:rsidR="00C07478">
        <w:rPr>
          <w:rFonts w:eastAsia="Times New Roman" w:cs="Times New Roman"/>
          <w:bCs/>
          <w:lang w:eastAsia="en-GB"/>
        </w:rPr>
        <w:t>velocity</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620525CC" w:rsidR="00F866F2" w:rsidRPr="00A063D9" w:rsidRDefault="00F866F2" w:rsidP="00A063D9">
      <w:pPr>
        <w:pStyle w:val="ListParagraph"/>
        <w:numPr>
          <w:ilvl w:val="0"/>
          <w:numId w:val="20"/>
        </w:numPr>
        <w:rPr>
          <w:b/>
          <w:lang w:eastAsia="en-GB"/>
        </w:rPr>
      </w:pPr>
      <w:r w:rsidRPr="00A063D9">
        <w:rPr>
          <w:b/>
          <w:lang w:eastAsia="en-GB"/>
        </w:rPr>
        <w:t>Improved coverage</w:t>
      </w:r>
      <w:r w:rsidR="00263536" w:rsidRPr="00A063D9">
        <w:rPr>
          <w:b/>
          <w:lang w:eastAsia="en-GB"/>
        </w:rPr>
        <w:t xml:space="preserve"> and capability</w:t>
      </w:r>
      <w:r w:rsidRPr="00A063D9">
        <w:rPr>
          <w:b/>
          <w:lang w:eastAsia="en-GB"/>
        </w:rPr>
        <w:t>.</w:t>
      </w:r>
    </w:p>
    <w:p w14:paraId="6FEABBF1" w14:textId="70228121" w:rsidR="00F866F2" w:rsidRDefault="00263536" w:rsidP="00F866F2">
      <w:pPr>
        <w:rPr>
          <w:lang w:eastAsia="en-GB"/>
        </w:rPr>
      </w:pPr>
      <w:r w:rsidRPr="000B22AE">
        <w:rPr>
          <w:lang w:eastAsia="en-GB"/>
        </w:rPr>
        <w:t>Improved forecasting covera</w:t>
      </w:r>
      <w:r w:rsidR="000B22AE" w:rsidRPr="000B22AE">
        <w:rPr>
          <w:lang w:eastAsia="en-GB"/>
        </w:rPr>
        <w:t>ge is always a necessary improvement for location without adequate flood predictive ability.</w:t>
      </w:r>
    </w:p>
    <w:p w14:paraId="13A05BA9" w14:textId="77777777" w:rsidR="00263536" w:rsidRDefault="00263536"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20AF5CC0"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lastRenderedPageBreak/>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7063A0CE"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29478EFE"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30</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C2816B3"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1,32&lt;/sup&gt;", "plainTextFormattedCitation" : "31,32", "previouslyFormattedCitation" : "&lt;sup&gt;31,32&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31,32</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0A50EED4"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lastRenderedPageBreak/>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38EBB602" w:rsidR="005C3C8A" w:rsidRPr="000B6FEB" w:rsidRDefault="00E779BA" w:rsidP="000B6FEB">
      <w:pPr>
        <w:pStyle w:val="Heading3"/>
        <w:rPr>
          <w:rFonts w:eastAsia="Times New Roman"/>
          <w:lang w:eastAsia="en-GB"/>
        </w:rPr>
      </w:pPr>
      <w:bookmarkStart w:id="28" w:name="_Toc493860705"/>
      <w:bookmarkStart w:id="29" w:name="_Toc494833219"/>
      <w:r>
        <w:rPr>
          <w:rFonts w:eastAsia="Times New Roman"/>
          <w:lang w:eastAsia="en-GB"/>
        </w:rPr>
        <w:t>1.7</w:t>
      </w:r>
      <w:r w:rsidR="007C6282">
        <w:rPr>
          <w:rFonts w:eastAsia="Times New Roman"/>
          <w:lang w:eastAsia="en-GB"/>
        </w:rPr>
        <w:t xml:space="preserve"> </w:t>
      </w:r>
      <w:r w:rsidR="00C424D7" w:rsidRPr="00421012">
        <w:rPr>
          <w:rFonts w:eastAsia="Times New Roman"/>
          <w:lang w:eastAsia="en-GB"/>
        </w:rPr>
        <w:t>Potential pilot projects where improved forecasting</w:t>
      </w:r>
      <w:bookmarkEnd w:id="28"/>
      <w:r w:rsidR="00C424D7" w:rsidRPr="00421012">
        <w:rPr>
          <w:rFonts w:eastAsia="Times New Roman"/>
          <w:lang w:eastAsia="en-GB"/>
        </w:rPr>
        <w:t xml:space="preserve"> could be matched with health risk management needs</w:t>
      </w:r>
      <w:bookmarkEnd w:id="29"/>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27E76F6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Times New Roman"/>
          <w:lang w:eastAsia="en-GB"/>
        </w:rPr>
        <w:fldChar w:fldCharType="separate"/>
      </w:r>
      <w:r w:rsidR="00142CC1" w:rsidRPr="00142CC1">
        <w:rPr>
          <w:rFonts w:eastAsia="Times New Roman" w:cs="Times New Roman"/>
          <w:noProof/>
          <w:vertAlign w:val="superscript"/>
          <w:lang w:eastAsia="en-GB"/>
        </w:rPr>
        <w:t>30</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0" w:name="_Toc494833220"/>
      <w:r w:rsidRPr="00A618F9">
        <w:lastRenderedPageBreak/>
        <w:t>References</w:t>
      </w:r>
      <w:bookmarkEnd w:id="30"/>
    </w:p>
    <w:p w14:paraId="71D13549" w14:textId="77777777" w:rsidR="00FF69F5" w:rsidRPr="00A618F9" w:rsidRDefault="00FF69F5" w:rsidP="00FF69F5">
      <w:pPr>
        <w:widowControl w:val="0"/>
        <w:autoSpaceDE w:val="0"/>
        <w:autoSpaceDN w:val="0"/>
        <w:adjustRightInd w:val="0"/>
        <w:ind w:left="640" w:hanging="640"/>
        <w:jc w:val="both"/>
      </w:pPr>
    </w:p>
    <w:p w14:paraId="207E7DD5" w14:textId="4528CFB0" w:rsidR="00FB4F5A" w:rsidRPr="00FB4F5A" w:rsidRDefault="00FF69F5" w:rsidP="00FB4F5A">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FB4F5A" w:rsidRPr="00FB4F5A">
        <w:rPr>
          <w:rFonts w:ascii="Calibri" w:eastAsia="Times New Roman" w:hAnsi="Calibri" w:cs="Times New Roman"/>
          <w:noProof/>
        </w:rPr>
        <w:t>1</w:t>
      </w:r>
      <w:r w:rsidR="00FB4F5A" w:rsidRPr="00FB4F5A">
        <w:rPr>
          <w:rFonts w:ascii="Calibri" w:eastAsia="Times New Roman" w:hAnsi="Calibri" w:cs="Times New Roman"/>
          <w:noProof/>
        </w:rPr>
        <w:tab/>
        <w:t xml:space="preserve">Jones S, Golding B. HIWeather: A research activity on High Impact Weather within the World Weather Research Programme. </w:t>
      </w:r>
      <w:r w:rsidR="00FB4F5A" w:rsidRPr="00FB4F5A">
        <w:rPr>
          <w:rFonts w:ascii="Calibri" w:eastAsia="Times New Roman" w:hAnsi="Calibri" w:cs="Times New Roman"/>
          <w:i/>
          <w:iCs/>
          <w:noProof/>
        </w:rPr>
        <w:t>World Meteorol Organ</w:t>
      </w:r>
      <w:r w:rsidR="00FB4F5A" w:rsidRPr="00FB4F5A">
        <w:rPr>
          <w:rFonts w:ascii="Calibri" w:eastAsia="Times New Roman" w:hAnsi="Calibri" w:cs="Times New Roman"/>
          <w:noProof/>
        </w:rPr>
        <w:t xml:space="preserve"> 2014; : 1–87.</w:t>
      </w:r>
    </w:p>
    <w:p w14:paraId="2FAE175E"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w:t>
      </w:r>
      <w:r w:rsidRPr="00FB4F5A">
        <w:rPr>
          <w:rFonts w:ascii="Calibri" w:eastAsia="Times New Roman" w:hAnsi="Calibri" w:cs="Times New Roman"/>
          <w:noProof/>
        </w:rPr>
        <w:tab/>
        <w:t>European Commission. Science for Disaster Risk Management 2017. 2017 http://drmkc.jrc.ec.europa.eu/.</w:t>
      </w:r>
    </w:p>
    <w:p w14:paraId="44C33376"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w:t>
      </w:r>
      <w:r w:rsidRPr="00FB4F5A">
        <w:rPr>
          <w:rFonts w:ascii="Calibri" w:eastAsia="Times New Roman" w:hAnsi="Calibri" w:cs="Times New Roman"/>
          <w:noProof/>
        </w:rPr>
        <w:tab/>
        <w:t xml:space="preserve">UNISDR. Sendai Framework for Disaster Risk Reduction 2015 - 2030. </w:t>
      </w:r>
      <w:r w:rsidRPr="00FB4F5A">
        <w:rPr>
          <w:rFonts w:ascii="Calibri" w:eastAsia="Times New Roman" w:hAnsi="Calibri" w:cs="Times New Roman"/>
          <w:i/>
          <w:iCs/>
          <w:noProof/>
        </w:rPr>
        <w:t>Third World Conf Disaster Risk Reduction, Sendai, Japan, 14-18 March 2015</w:t>
      </w:r>
      <w:r w:rsidRPr="00FB4F5A">
        <w:rPr>
          <w:rFonts w:ascii="Calibri" w:eastAsia="Times New Roman" w:hAnsi="Calibri" w:cs="Times New Roman"/>
          <w:noProof/>
        </w:rPr>
        <w:t xml:space="preserve"> 2015; : 1–25.</w:t>
      </w:r>
    </w:p>
    <w:p w14:paraId="0F9A0632"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4</w:t>
      </w:r>
      <w:r w:rsidRPr="00FB4F5A">
        <w:rPr>
          <w:rFonts w:ascii="Calibri" w:eastAsia="Times New Roman" w:hAnsi="Calibri" w:cs="Times New Roman"/>
          <w:noProof/>
        </w:rPr>
        <w:tab/>
        <w:t xml:space="preserve">UNISDR, CRED. The human cost of weather-related disasters 1995-2015. </w:t>
      </w:r>
      <w:r w:rsidRPr="00FB4F5A">
        <w:rPr>
          <w:rFonts w:ascii="Calibri" w:eastAsia="Times New Roman" w:hAnsi="Calibri" w:cs="Times New Roman"/>
          <w:i/>
          <w:iCs/>
          <w:noProof/>
        </w:rPr>
        <w:t>UNISDR Publ</w:t>
      </w:r>
      <w:r w:rsidRPr="00FB4F5A">
        <w:rPr>
          <w:rFonts w:ascii="Calibri" w:eastAsia="Times New Roman" w:hAnsi="Calibri" w:cs="Times New Roman"/>
          <w:noProof/>
        </w:rPr>
        <w:t xml:space="preserve"> 2015; </w:t>
      </w:r>
      <w:r w:rsidRPr="00FB4F5A">
        <w:rPr>
          <w:rFonts w:ascii="Calibri" w:eastAsia="Times New Roman" w:hAnsi="Calibri" w:cs="Times New Roman"/>
          <w:b/>
          <w:bCs/>
          <w:noProof/>
        </w:rPr>
        <w:t>1</w:t>
      </w:r>
      <w:r w:rsidRPr="00FB4F5A">
        <w:rPr>
          <w:rFonts w:ascii="Calibri" w:eastAsia="Times New Roman" w:hAnsi="Calibri" w:cs="Times New Roman"/>
          <w:noProof/>
        </w:rPr>
        <w:t>: 30.</w:t>
      </w:r>
    </w:p>
    <w:p w14:paraId="22EC54DA"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5</w:t>
      </w:r>
      <w:r w:rsidRPr="00FB4F5A">
        <w:rPr>
          <w:rFonts w:ascii="Calibri" w:eastAsia="Times New Roman" w:hAnsi="Calibri" w:cs="Times New Roman"/>
          <w:noProof/>
        </w:rPr>
        <w:tab/>
        <w:t xml:space="preserve">EMDAT. Cred Crunch. </w:t>
      </w:r>
      <w:r w:rsidRPr="00FB4F5A">
        <w:rPr>
          <w:rFonts w:ascii="Calibri" w:eastAsia="Times New Roman" w:hAnsi="Calibri" w:cs="Times New Roman"/>
          <w:i/>
          <w:iCs/>
          <w:noProof/>
        </w:rPr>
        <w:t>Earthquake</w:t>
      </w:r>
      <w:r w:rsidRPr="00FB4F5A">
        <w:rPr>
          <w:rFonts w:ascii="Calibri" w:eastAsia="Times New Roman" w:hAnsi="Calibri" w:cs="Times New Roman"/>
          <w:noProof/>
        </w:rPr>
        <w:t xml:space="preserve"> 2017; : 1–2.</w:t>
      </w:r>
    </w:p>
    <w:p w14:paraId="5F7FFADF"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6</w:t>
      </w:r>
      <w:r w:rsidRPr="00FB4F5A">
        <w:rPr>
          <w:rFonts w:ascii="Calibri" w:eastAsia="Times New Roman" w:hAnsi="Calibri" w:cs="Times New Roman"/>
          <w:noProof/>
        </w:rPr>
        <w:tab/>
        <w:t xml:space="preserve">Hajat S, Ebi KL, Kovats RS, Menne B, Edwards S, Haines A. The human health consequences of flooding in Europe: A review. </w:t>
      </w:r>
      <w:r w:rsidRPr="00FB4F5A">
        <w:rPr>
          <w:rFonts w:ascii="Calibri" w:eastAsia="Times New Roman" w:hAnsi="Calibri" w:cs="Times New Roman"/>
          <w:i/>
          <w:iCs/>
          <w:noProof/>
        </w:rPr>
        <w:t>Extrem Weather Events Public Heal Responses</w:t>
      </w:r>
      <w:r w:rsidRPr="00FB4F5A">
        <w:rPr>
          <w:rFonts w:ascii="Calibri" w:eastAsia="Times New Roman" w:hAnsi="Calibri" w:cs="Times New Roman"/>
          <w:noProof/>
        </w:rPr>
        <w:t xml:space="preserve"> 2005; : 185–96.</w:t>
      </w:r>
    </w:p>
    <w:p w14:paraId="4BC82862"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7</w:t>
      </w:r>
      <w:r w:rsidRPr="00FB4F5A">
        <w:rPr>
          <w:rFonts w:ascii="Calibri" w:eastAsia="Times New Roman" w:hAnsi="Calibri" w:cs="Times New Roman"/>
          <w:noProof/>
        </w:rPr>
        <w:tab/>
        <w:t>Menne B, Murray V. Floods in the WHO European Region : health effects and their prevention. 2013; : 146.</w:t>
      </w:r>
    </w:p>
    <w:p w14:paraId="58C21C9B"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8</w:t>
      </w:r>
      <w:r w:rsidRPr="00FB4F5A">
        <w:rPr>
          <w:rFonts w:ascii="Calibri" w:eastAsia="Times New Roman" w:hAnsi="Calibri" w:cs="Times New Roman"/>
          <w:noProof/>
        </w:rPr>
        <w:tab/>
        <w:t xml:space="preserve">Bennet G. Bristol floods 1968. Controlled survey of effects on health of local community disaster. </w:t>
      </w:r>
      <w:r w:rsidRPr="00FB4F5A">
        <w:rPr>
          <w:rFonts w:ascii="Calibri" w:eastAsia="Times New Roman" w:hAnsi="Calibri" w:cs="Times New Roman"/>
          <w:i/>
          <w:iCs/>
          <w:noProof/>
        </w:rPr>
        <w:t>Br Med J</w:t>
      </w:r>
      <w:r w:rsidRPr="00FB4F5A">
        <w:rPr>
          <w:rFonts w:ascii="Calibri" w:eastAsia="Times New Roman" w:hAnsi="Calibri" w:cs="Times New Roman"/>
          <w:noProof/>
        </w:rPr>
        <w:t xml:space="preserve"> 1970; </w:t>
      </w:r>
      <w:r w:rsidRPr="00FB4F5A">
        <w:rPr>
          <w:rFonts w:ascii="Calibri" w:eastAsia="Times New Roman" w:hAnsi="Calibri" w:cs="Times New Roman"/>
          <w:b/>
          <w:bCs/>
          <w:noProof/>
        </w:rPr>
        <w:t>3</w:t>
      </w:r>
      <w:r w:rsidRPr="00FB4F5A">
        <w:rPr>
          <w:rFonts w:ascii="Calibri" w:eastAsia="Times New Roman" w:hAnsi="Calibri" w:cs="Times New Roman"/>
          <w:noProof/>
        </w:rPr>
        <w:t>: 454–8.</w:t>
      </w:r>
    </w:p>
    <w:p w14:paraId="29D03A74"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9</w:t>
      </w:r>
      <w:r w:rsidRPr="00FB4F5A">
        <w:rPr>
          <w:rFonts w:ascii="Calibri" w:eastAsia="Times New Roman" w:hAnsi="Calibri" w:cs="Times New Roman"/>
          <w:noProof/>
        </w:rPr>
        <w:tab/>
        <w:t xml:space="preserve">Ochi S, Hodgson S, Landeg O, Mayner L, Murray V. Disaster-Driven Evacuation and Medication Loss: a Systematic Literature Review. </w:t>
      </w:r>
      <w:r w:rsidRPr="00FB4F5A">
        <w:rPr>
          <w:rFonts w:ascii="Calibri" w:eastAsia="Times New Roman" w:hAnsi="Calibri" w:cs="Times New Roman"/>
          <w:i/>
          <w:iCs/>
          <w:noProof/>
        </w:rPr>
        <w:t>PLoS Curr</w:t>
      </w:r>
      <w:r w:rsidRPr="00FB4F5A">
        <w:rPr>
          <w:rFonts w:ascii="Calibri" w:eastAsia="Times New Roman" w:hAnsi="Calibri" w:cs="Times New Roman"/>
          <w:noProof/>
        </w:rPr>
        <w:t xml:space="preserve"> 2014; : 1–24.</w:t>
      </w:r>
    </w:p>
    <w:p w14:paraId="345F4D4E"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0</w:t>
      </w:r>
      <w:r w:rsidRPr="00FB4F5A">
        <w:rPr>
          <w:rFonts w:ascii="Calibri" w:eastAsia="Times New Roman" w:hAnsi="Calibri" w:cs="Times New Roman"/>
          <w:noProof/>
        </w:rPr>
        <w:tab/>
        <w:t xml:space="preserve">Kajitani Y, Chang SE, M.EERI, Tatano H. Economic Impacts of the 2011 Tohoku-Oki Earthquake and Tsunami. </w:t>
      </w:r>
      <w:r w:rsidRPr="00FB4F5A">
        <w:rPr>
          <w:rFonts w:ascii="Calibri" w:eastAsia="Times New Roman" w:hAnsi="Calibri" w:cs="Times New Roman"/>
          <w:i/>
          <w:iCs/>
          <w:noProof/>
        </w:rPr>
        <w:t>Earthq Spectra</w:t>
      </w:r>
      <w:r w:rsidRPr="00FB4F5A">
        <w:rPr>
          <w:rFonts w:ascii="Calibri" w:eastAsia="Times New Roman" w:hAnsi="Calibri" w:cs="Times New Roman"/>
          <w:noProof/>
        </w:rPr>
        <w:t xml:space="preserve"> 2013; </w:t>
      </w:r>
      <w:r w:rsidRPr="00FB4F5A">
        <w:rPr>
          <w:rFonts w:ascii="Calibri" w:eastAsia="Times New Roman" w:hAnsi="Calibri" w:cs="Times New Roman"/>
          <w:b/>
          <w:bCs/>
          <w:noProof/>
        </w:rPr>
        <w:t>29</w:t>
      </w:r>
      <w:r w:rsidRPr="00FB4F5A">
        <w:rPr>
          <w:rFonts w:ascii="Calibri" w:eastAsia="Times New Roman" w:hAnsi="Calibri" w:cs="Times New Roman"/>
          <w:noProof/>
        </w:rPr>
        <w:t>.</w:t>
      </w:r>
    </w:p>
    <w:p w14:paraId="47258905"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1</w:t>
      </w:r>
      <w:r w:rsidRPr="00FB4F5A">
        <w:rPr>
          <w:rFonts w:ascii="Calibri" w:eastAsia="Times New Roman" w:hAnsi="Calibri" w:cs="Times New Roman"/>
          <w:noProof/>
        </w:rPr>
        <w:tab/>
        <w:t xml:space="preserve">French J, Ing R, Von Allmen S, Wood R. Mortality from flash floods: a review of national weather service reports, 1969-81. </w:t>
      </w:r>
      <w:r w:rsidRPr="00FB4F5A">
        <w:rPr>
          <w:rFonts w:ascii="Calibri" w:eastAsia="Times New Roman" w:hAnsi="Calibri" w:cs="Times New Roman"/>
          <w:i/>
          <w:iCs/>
          <w:noProof/>
        </w:rPr>
        <w:t>Public Health Rep</w:t>
      </w:r>
      <w:r w:rsidRPr="00FB4F5A">
        <w:rPr>
          <w:rFonts w:ascii="Calibri" w:eastAsia="Times New Roman" w:hAnsi="Calibri" w:cs="Times New Roman"/>
          <w:noProof/>
        </w:rPr>
        <w:t xml:space="preserve"> 1983; </w:t>
      </w:r>
      <w:r w:rsidRPr="00FB4F5A">
        <w:rPr>
          <w:rFonts w:ascii="Calibri" w:eastAsia="Times New Roman" w:hAnsi="Calibri" w:cs="Times New Roman"/>
          <w:b/>
          <w:bCs/>
          <w:noProof/>
        </w:rPr>
        <w:t>98</w:t>
      </w:r>
      <w:r w:rsidRPr="00FB4F5A">
        <w:rPr>
          <w:rFonts w:ascii="Calibri" w:eastAsia="Times New Roman" w:hAnsi="Calibri" w:cs="Times New Roman"/>
          <w:noProof/>
        </w:rPr>
        <w:t>: 584–8.</w:t>
      </w:r>
    </w:p>
    <w:p w14:paraId="06065CF0"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2</w:t>
      </w:r>
      <w:r w:rsidRPr="00FB4F5A">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FB4F5A">
        <w:rPr>
          <w:rFonts w:ascii="Calibri" w:eastAsia="Times New Roman" w:hAnsi="Calibri" w:cs="Times New Roman"/>
          <w:i/>
          <w:iCs/>
          <w:noProof/>
        </w:rPr>
        <w:t>CDC</w:t>
      </w:r>
      <w:r w:rsidRPr="00FB4F5A">
        <w:rPr>
          <w:rFonts w:ascii="Calibri" w:eastAsia="Times New Roman" w:hAnsi="Calibri" w:cs="Times New Roman"/>
          <w:noProof/>
        </w:rPr>
        <w:t xml:space="preserve"> 2011; : 2011.</w:t>
      </w:r>
    </w:p>
    <w:p w14:paraId="3D2807AE"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3</w:t>
      </w:r>
      <w:r w:rsidRPr="00FB4F5A">
        <w:rPr>
          <w:rFonts w:ascii="Calibri" w:eastAsia="Times New Roman" w:hAnsi="Calibri" w:cs="Times New Roman"/>
          <w:noProof/>
        </w:rPr>
        <w:tab/>
        <w:t xml:space="preserve">Miettinen IT, Zacheus O, Bonsdorff C-H von, Vartiainen T. Waterborne epidemics in Finland in 1998-1999. </w:t>
      </w:r>
      <w:r w:rsidRPr="00FB4F5A">
        <w:rPr>
          <w:rFonts w:ascii="Calibri" w:eastAsia="Times New Roman" w:hAnsi="Calibri" w:cs="Times New Roman"/>
          <w:i/>
          <w:iCs/>
          <w:noProof/>
        </w:rPr>
        <w:t>Water Sci Technol</w:t>
      </w:r>
      <w:r w:rsidRPr="00FB4F5A">
        <w:rPr>
          <w:rFonts w:ascii="Calibri" w:eastAsia="Times New Roman" w:hAnsi="Calibri" w:cs="Times New Roman"/>
          <w:noProof/>
        </w:rPr>
        <w:t xml:space="preserve"> 2001; </w:t>
      </w:r>
      <w:r w:rsidRPr="00FB4F5A">
        <w:rPr>
          <w:rFonts w:ascii="Calibri" w:eastAsia="Times New Roman" w:hAnsi="Calibri" w:cs="Times New Roman"/>
          <w:b/>
          <w:bCs/>
          <w:noProof/>
        </w:rPr>
        <w:t>43</w:t>
      </w:r>
      <w:r w:rsidRPr="00FB4F5A">
        <w:rPr>
          <w:rFonts w:ascii="Calibri" w:eastAsia="Times New Roman" w:hAnsi="Calibri" w:cs="Times New Roman"/>
          <w:noProof/>
        </w:rPr>
        <w:t>: 67–71.</w:t>
      </w:r>
    </w:p>
    <w:p w14:paraId="43BB634C"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4</w:t>
      </w:r>
      <w:r w:rsidRPr="00FB4F5A">
        <w:rPr>
          <w:rFonts w:ascii="Calibri" w:eastAsia="Times New Roman" w:hAnsi="Calibri" w:cs="Times New Roman"/>
          <w:noProof/>
        </w:rPr>
        <w:tab/>
        <w:t xml:space="preserve">Watson JT, Gayer M, Connolly MA. Epidemics after Natural Disasters. </w:t>
      </w:r>
      <w:r w:rsidRPr="00FB4F5A">
        <w:rPr>
          <w:rFonts w:ascii="Calibri" w:eastAsia="Times New Roman" w:hAnsi="Calibri" w:cs="Times New Roman"/>
          <w:i/>
          <w:iCs/>
          <w:noProof/>
        </w:rPr>
        <w:t>Emerg Infect Dis</w:t>
      </w:r>
      <w:r w:rsidRPr="00FB4F5A">
        <w:rPr>
          <w:rFonts w:ascii="Calibri" w:eastAsia="Times New Roman" w:hAnsi="Calibri" w:cs="Times New Roman"/>
          <w:noProof/>
        </w:rPr>
        <w:t xml:space="preserve"> 2007; </w:t>
      </w:r>
      <w:r w:rsidRPr="00FB4F5A">
        <w:rPr>
          <w:rFonts w:ascii="Calibri" w:eastAsia="Times New Roman" w:hAnsi="Calibri" w:cs="Times New Roman"/>
          <w:b/>
          <w:bCs/>
          <w:noProof/>
        </w:rPr>
        <w:t>13</w:t>
      </w:r>
      <w:r w:rsidRPr="00FB4F5A">
        <w:rPr>
          <w:rFonts w:ascii="Calibri" w:eastAsia="Times New Roman" w:hAnsi="Calibri" w:cs="Times New Roman"/>
          <w:noProof/>
        </w:rPr>
        <w:t>: 1–5.</w:t>
      </w:r>
    </w:p>
    <w:p w14:paraId="06DD2039"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5</w:t>
      </w:r>
      <w:r w:rsidRPr="00FB4F5A">
        <w:rPr>
          <w:rFonts w:ascii="Calibri" w:eastAsia="Times New Roman" w:hAnsi="Calibri" w:cs="Times New Roman"/>
          <w:noProof/>
        </w:rPr>
        <w:tab/>
        <w:t xml:space="preserve">Munckhof WJ, Mayo MJ, Scott I, Currie BJ. Fatal human melioidosis acquired in a subtropical australian city. </w:t>
      </w:r>
      <w:r w:rsidRPr="00FB4F5A">
        <w:rPr>
          <w:rFonts w:ascii="Calibri" w:eastAsia="Times New Roman" w:hAnsi="Calibri" w:cs="Times New Roman"/>
          <w:i/>
          <w:iCs/>
          <w:noProof/>
        </w:rPr>
        <w:t>Am J Trop Med Hyg</w:t>
      </w:r>
      <w:r w:rsidRPr="00FB4F5A">
        <w:rPr>
          <w:rFonts w:ascii="Calibri" w:eastAsia="Times New Roman" w:hAnsi="Calibri" w:cs="Times New Roman"/>
          <w:noProof/>
        </w:rPr>
        <w:t xml:space="preserve"> 2001; </w:t>
      </w:r>
      <w:r w:rsidRPr="00FB4F5A">
        <w:rPr>
          <w:rFonts w:ascii="Calibri" w:eastAsia="Times New Roman" w:hAnsi="Calibri" w:cs="Times New Roman"/>
          <w:b/>
          <w:bCs/>
          <w:noProof/>
        </w:rPr>
        <w:t>65</w:t>
      </w:r>
      <w:r w:rsidRPr="00FB4F5A">
        <w:rPr>
          <w:rFonts w:ascii="Calibri" w:eastAsia="Times New Roman" w:hAnsi="Calibri" w:cs="Times New Roman"/>
          <w:noProof/>
        </w:rPr>
        <w:t>: 325–8.</w:t>
      </w:r>
    </w:p>
    <w:p w14:paraId="6C29D45D"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6</w:t>
      </w:r>
      <w:r w:rsidRPr="00FB4F5A">
        <w:rPr>
          <w:rFonts w:ascii="Calibri" w:eastAsia="Times New Roman" w:hAnsi="Calibri" w:cs="Times New Roman"/>
          <w:noProof/>
        </w:rPr>
        <w:tab/>
        <w:t xml:space="preserve">Baqir M, Sobani ZA, Bhamani A, </w:t>
      </w:r>
      <w:r w:rsidRPr="00FB4F5A">
        <w:rPr>
          <w:rFonts w:ascii="Calibri" w:eastAsia="Times New Roman" w:hAnsi="Calibri" w:cs="Times New Roman"/>
          <w:i/>
          <w:iCs/>
          <w:noProof/>
        </w:rPr>
        <w:t>et al.</w:t>
      </w:r>
      <w:r w:rsidRPr="00FB4F5A">
        <w:rPr>
          <w:rFonts w:ascii="Calibri" w:eastAsia="Times New Roman" w:hAnsi="Calibri" w:cs="Times New Roman"/>
          <w:noProof/>
        </w:rPr>
        <w:t xml:space="preserve"> Infectious diseases in the aftermath of monsoon flooding in Pakistan. </w:t>
      </w:r>
      <w:r w:rsidRPr="00FB4F5A">
        <w:rPr>
          <w:rFonts w:ascii="Calibri" w:eastAsia="Times New Roman" w:hAnsi="Calibri" w:cs="Times New Roman"/>
          <w:i/>
          <w:iCs/>
          <w:noProof/>
        </w:rPr>
        <w:t>Asian Pac J Trop Biomed</w:t>
      </w:r>
      <w:r w:rsidRPr="00FB4F5A">
        <w:rPr>
          <w:rFonts w:ascii="Calibri" w:eastAsia="Times New Roman" w:hAnsi="Calibri" w:cs="Times New Roman"/>
          <w:noProof/>
        </w:rPr>
        <w:t xml:space="preserve"> 2012; </w:t>
      </w:r>
      <w:r w:rsidRPr="00FB4F5A">
        <w:rPr>
          <w:rFonts w:ascii="Calibri" w:eastAsia="Times New Roman" w:hAnsi="Calibri" w:cs="Times New Roman"/>
          <w:b/>
          <w:bCs/>
          <w:noProof/>
        </w:rPr>
        <w:t>2</w:t>
      </w:r>
      <w:r w:rsidRPr="00FB4F5A">
        <w:rPr>
          <w:rFonts w:ascii="Calibri" w:eastAsia="Times New Roman" w:hAnsi="Calibri" w:cs="Times New Roman"/>
          <w:noProof/>
        </w:rPr>
        <w:t>: 76–9.</w:t>
      </w:r>
    </w:p>
    <w:p w14:paraId="1BC4F3B1"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7</w:t>
      </w:r>
      <w:r w:rsidRPr="00FB4F5A">
        <w:rPr>
          <w:rFonts w:ascii="Calibri" w:eastAsia="Times New Roman" w:hAnsi="Calibri" w:cs="Times New Roman"/>
          <w:noProof/>
        </w:rPr>
        <w:tab/>
        <w:t xml:space="preserve">Dealing with mold &amp; mildew in your flood damaged home. </w:t>
      </w:r>
      <w:r w:rsidRPr="00FB4F5A">
        <w:rPr>
          <w:rFonts w:ascii="Calibri" w:eastAsia="Times New Roman" w:hAnsi="Calibri" w:cs="Times New Roman"/>
          <w:i/>
          <w:iCs/>
          <w:noProof/>
        </w:rPr>
        <w:t>FEMA</w:t>
      </w:r>
      <w:r w:rsidRPr="00FB4F5A">
        <w:rPr>
          <w:rFonts w:ascii="Calibri" w:eastAsia="Times New Roman" w:hAnsi="Calibri" w:cs="Times New Roman"/>
          <w:noProof/>
        </w:rPr>
        <w:t xml:space="preserve"> https://www.fema.gov/pdf/rebuild/recover/fema_mold_brochure_english.pdf.</w:t>
      </w:r>
    </w:p>
    <w:p w14:paraId="6DC5832C"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8</w:t>
      </w:r>
      <w:r w:rsidRPr="00FB4F5A">
        <w:rPr>
          <w:rFonts w:ascii="Calibri" w:eastAsia="Times New Roman" w:hAnsi="Calibri" w:cs="Times New Roman"/>
          <w:noProof/>
        </w:rPr>
        <w:tab/>
        <w:t xml:space="preserve">Srivastava A, Nagpal BN, Saxena R, </w:t>
      </w:r>
      <w:r w:rsidRPr="00FB4F5A">
        <w:rPr>
          <w:rFonts w:ascii="Calibri" w:eastAsia="Times New Roman" w:hAnsi="Calibri" w:cs="Times New Roman"/>
          <w:i/>
          <w:iCs/>
          <w:noProof/>
        </w:rPr>
        <w:t>et al.</w:t>
      </w:r>
      <w:r w:rsidRPr="00FB4F5A">
        <w:rPr>
          <w:rFonts w:ascii="Calibri" w:eastAsia="Times New Roman" w:hAnsi="Calibri" w:cs="Times New Roman"/>
          <w:noProof/>
        </w:rPr>
        <w:t xml:space="preserve"> Malaria epidemicity of Mewat region, District Gurgaon, Haryana, India: A GIS-based study. </w:t>
      </w:r>
      <w:r w:rsidRPr="00FB4F5A">
        <w:rPr>
          <w:rFonts w:ascii="Calibri" w:eastAsia="Times New Roman" w:hAnsi="Calibri" w:cs="Times New Roman"/>
          <w:i/>
          <w:iCs/>
          <w:noProof/>
        </w:rPr>
        <w:t>Curr Sci</w:t>
      </w:r>
      <w:r w:rsidRPr="00FB4F5A">
        <w:rPr>
          <w:rFonts w:ascii="Calibri" w:eastAsia="Times New Roman" w:hAnsi="Calibri" w:cs="Times New Roman"/>
          <w:noProof/>
        </w:rPr>
        <w:t xml:space="preserve"> 2004; </w:t>
      </w:r>
      <w:r w:rsidRPr="00FB4F5A">
        <w:rPr>
          <w:rFonts w:ascii="Calibri" w:eastAsia="Times New Roman" w:hAnsi="Calibri" w:cs="Times New Roman"/>
          <w:b/>
          <w:bCs/>
          <w:noProof/>
        </w:rPr>
        <w:t>86</w:t>
      </w:r>
      <w:r w:rsidRPr="00FB4F5A">
        <w:rPr>
          <w:rFonts w:ascii="Calibri" w:eastAsia="Times New Roman" w:hAnsi="Calibri" w:cs="Times New Roman"/>
          <w:noProof/>
        </w:rPr>
        <w:t>: 1297–303.</w:t>
      </w:r>
    </w:p>
    <w:p w14:paraId="4D461FD3"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19</w:t>
      </w:r>
      <w:r w:rsidRPr="00FB4F5A">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163FD0C6"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0</w:t>
      </w:r>
      <w:r w:rsidRPr="00FB4F5A">
        <w:rPr>
          <w:rFonts w:ascii="Calibri" w:eastAsia="Times New Roman" w:hAnsi="Calibri" w:cs="Times New Roman"/>
          <w:noProof/>
        </w:rPr>
        <w:tab/>
        <w:t xml:space="preserve">Munro A, Kovats RS, Rubin GJ, </w:t>
      </w:r>
      <w:r w:rsidRPr="00FB4F5A">
        <w:rPr>
          <w:rFonts w:ascii="Calibri" w:eastAsia="Times New Roman" w:hAnsi="Calibri" w:cs="Times New Roman"/>
          <w:i/>
          <w:iCs/>
          <w:noProof/>
        </w:rPr>
        <w:t>et al.</w:t>
      </w:r>
      <w:r w:rsidRPr="00FB4F5A">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FB4F5A">
        <w:rPr>
          <w:rFonts w:ascii="Calibri" w:eastAsia="Times New Roman" w:hAnsi="Calibri" w:cs="Times New Roman"/>
          <w:i/>
          <w:iCs/>
          <w:noProof/>
        </w:rPr>
        <w:t>Lancet Planet Heal</w:t>
      </w:r>
      <w:r w:rsidRPr="00FB4F5A">
        <w:rPr>
          <w:rFonts w:ascii="Calibri" w:eastAsia="Times New Roman" w:hAnsi="Calibri" w:cs="Times New Roman"/>
          <w:noProof/>
        </w:rPr>
        <w:t xml:space="preserve"> 2017; </w:t>
      </w:r>
      <w:r w:rsidRPr="00FB4F5A">
        <w:rPr>
          <w:rFonts w:ascii="Calibri" w:eastAsia="Times New Roman" w:hAnsi="Calibri" w:cs="Times New Roman"/>
          <w:b/>
          <w:bCs/>
          <w:noProof/>
        </w:rPr>
        <w:t>1</w:t>
      </w:r>
      <w:r w:rsidRPr="00FB4F5A">
        <w:rPr>
          <w:rFonts w:ascii="Calibri" w:eastAsia="Times New Roman" w:hAnsi="Calibri" w:cs="Times New Roman"/>
          <w:noProof/>
        </w:rPr>
        <w:t>: e134–41.</w:t>
      </w:r>
    </w:p>
    <w:p w14:paraId="2938FDB8"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1</w:t>
      </w:r>
      <w:r w:rsidRPr="00FB4F5A">
        <w:rPr>
          <w:rFonts w:ascii="Calibri" w:eastAsia="Times New Roman" w:hAnsi="Calibri" w:cs="Times New Roman"/>
          <w:noProof/>
        </w:rPr>
        <w:tab/>
        <w:t xml:space="preserve">Waite TD, Chaintarli K, Beck CR, </w:t>
      </w:r>
      <w:r w:rsidRPr="00FB4F5A">
        <w:rPr>
          <w:rFonts w:ascii="Calibri" w:eastAsia="Times New Roman" w:hAnsi="Calibri" w:cs="Times New Roman"/>
          <w:i/>
          <w:iCs/>
          <w:noProof/>
        </w:rPr>
        <w:t>et al.</w:t>
      </w:r>
      <w:r w:rsidRPr="00FB4F5A">
        <w:rPr>
          <w:rFonts w:ascii="Calibri" w:eastAsia="Times New Roman" w:hAnsi="Calibri" w:cs="Times New Roman"/>
          <w:noProof/>
        </w:rPr>
        <w:t xml:space="preserve"> The English national cohort study of flooding and health: cross-sectional analysis of mental health outcomes at year one. </w:t>
      </w:r>
      <w:r w:rsidRPr="00FB4F5A">
        <w:rPr>
          <w:rFonts w:ascii="Calibri" w:eastAsia="Times New Roman" w:hAnsi="Calibri" w:cs="Times New Roman"/>
          <w:i/>
          <w:iCs/>
          <w:noProof/>
        </w:rPr>
        <w:t>BMC Public Health</w:t>
      </w:r>
      <w:r w:rsidRPr="00FB4F5A">
        <w:rPr>
          <w:rFonts w:ascii="Calibri" w:eastAsia="Times New Roman" w:hAnsi="Calibri" w:cs="Times New Roman"/>
          <w:noProof/>
        </w:rPr>
        <w:t xml:space="preserve"> 2017; </w:t>
      </w:r>
      <w:r w:rsidRPr="00FB4F5A">
        <w:rPr>
          <w:rFonts w:ascii="Calibri" w:eastAsia="Times New Roman" w:hAnsi="Calibri" w:cs="Times New Roman"/>
          <w:b/>
          <w:bCs/>
          <w:noProof/>
        </w:rPr>
        <w:t>17</w:t>
      </w:r>
      <w:r w:rsidRPr="00FB4F5A">
        <w:rPr>
          <w:rFonts w:ascii="Calibri" w:eastAsia="Times New Roman" w:hAnsi="Calibri" w:cs="Times New Roman"/>
          <w:noProof/>
        </w:rPr>
        <w:t>: 129.</w:t>
      </w:r>
    </w:p>
    <w:p w14:paraId="0A6A41C1"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lastRenderedPageBreak/>
        <w:t>22</w:t>
      </w:r>
      <w:r w:rsidRPr="00FB4F5A">
        <w:rPr>
          <w:rFonts w:ascii="Calibri" w:eastAsia="Times New Roman" w:hAnsi="Calibri" w:cs="Times New Roman"/>
          <w:noProof/>
        </w:rPr>
        <w:tab/>
        <w:t xml:space="preserve">Government of the UK. The National Flood Emergency Framework for England. </w:t>
      </w:r>
      <w:r w:rsidRPr="00FB4F5A">
        <w:rPr>
          <w:rFonts w:ascii="Calibri" w:eastAsia="Times New Roman" w:hAnsi="Calibri" w:cs="Times New Roman"/>
          <w:i/>
          <w:iCs/>
          <w:noProof/>
        </w:rPr>
        <w:t>Contin Cent</w:t>
      </w:r>
      <w:r w:rsidRPr="00FB4F5A">
        <w:rPr>
          <w:rFonts w:ascii="Calibri" w:eastAsia="Times New Roman" w:hAnsi="Calibri" w:cs="Times New Roman"/>
          <w:noProof/>
        </w:rPr>
        <w:t xml:space="preserve"> 2014; : 1–2.</w:t>
      </w:r>
    </w:p>
    <w:p w14:paraId="29694EA6"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3</w:t>
      </w:r>
      <w:r w:rsidRPr="00FB4F5A">
        <w:rPr>
          <w:rFonts w:ascii="Calibri" w:eastAsia="Times New Roman" w:hAnsi="Calibri" w:cs="Times New Roman"/>
          <w:noProof/>
        </w:rPr>
        <w:tab/>
        <w:t>IFRC. Community early warning systems. Guiding principles. 2012; : 84.</w:t>
      </w:r>
    </w:p>
    <w:p w14:paraId="47FAFF5C"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4</w:t>
      </w:r>
      <w:r w:rsidRPr="00FB4F5A">
        <w:rPr>
          <w:rFonts w:ascii="Calibri" w:eastAsia="Times New Roman" w:hAnsi="Calibri" w:cs="Times New Roman"/>
          <w:noProof/>
        </w:rPr>
        <w:tab/>
        <w:t xml:space="preserve">Wisner B, Adams J. Chapter 7. Water supply. </w:t>
      </w:r>
      <w:r w:rsidRPr="00FB4F5A">
        <w:rPr>
          <w:rFonts w:ascii="Calibri" w:eastAsia="Times New Roman" w:hAnsi="Calibri" w:cs="Times New Roman"/>
          <w:i/>
          <w:iCs/>
          <w:noProof/>
        </w:rPr>
        <w:t>Environ Heal Emergencies Disasters a Pract Guid</w:t>
      </w:r>
      <w:r w:rsidRPr="00FB4F5A">
        <w:rPr>
          <w:rFonts w:ascii="Calibri" w:eastAsia="Times New Roman" w:hAnsi="Calibri" w:cs="Times New Roman"/>
          <w:noProof/>
        </w:rPr>
        <w:t xml:space="preserve"> 2003; : 92–126.</w:t>
      </w:r>
    </w:p>
    <w:p w14:paraId="03234A16"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5</w:t>
      </w:r>
      <w:r w:rsidRPr="00FB4F5A">
        <w:rPr>
          <w:rFonts w:ascii="Calibri" w:eastAsia="Times New Roman" w:hAnsi="Calibri" w:cs="Times New Roman"/>
          <w:noProof/>
        </w:rPr>
        <w:tab/>
        <w:t>FEMA. Floods. https://www.ready.gov/floods.</w:t>
      </w:r>
    </w:p>
    <w:p w14:paraId="7BDDE36A"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6</w:t>
      </w:r>
      <w:r w:rsidRPr="00FB4F5A">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FB4F5A">
        <w:rPr>
          <w:rFonts w:ascii="Calibri" w:eastAsia="Times New Roman" w:hAnsi="Calibri" w:cs="Times New Roman"/>
          <w:i/>
          <w:iCs/>
          <w:noProof/>
        </w:rPr>
        <w:t>Int J Water Resour Dev</w:t>
      </w:r>
      <w:r w:rsidRPr="00FB4F5A">
        <w:rPr>
          <w:rFonts w:ascii="Calibri" w:eastAsia="Times New Roman" w:hAnsi="Calibri" w:cs="Times New Roman"/>
          <w:noProof/>
        </w:rPr>
        <w:t xml:space="preserve"> 2007; </w:t>
      </w:r>
      <w:r w:rsidRPr="00FB4F5A">
        <w:rPr>
          <w:rFonts w:ascii="Calibri" w:eastAsia="Times New Roman" w:hAnsi="Calibri" w:cs="Times New Roman"/>
          <w:b/>
          <w:bCs/>
          <w:noProof/>
        </w:rPr>
        <w:t>21</w:t>
      </w:r>
      <w:r w:rsidRPr="00FB4F5A">
        <w:rPr>
          <w:rFonts w:ascii="Calibri" w:eastAsia="Times New Roman" w:hAnsi="Calibri" w:cs="Times New Roman"/>
          <w:noProof/>
        </w:rPr>
        <w:t>: 577–91.</w:t>
      </w:r>
    </w:p>
    <w:p w14:paraId="0A6A46E9"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7</w:t>
      </w:r>
      <w:r w:rsidRPr="00FB4F5A">
        <w:rPr>
          <w:rFonts w:ascii="Calibri" w:eastAsia="Times New Roman" w:hAnsi="Calibri" w:cs="Times New Roman"/>
          <w:noProof/>
        </w:rPr>
        <w:tab/>
        <w:t xml:space="preserve">Bauer P, Thorpe A, Brunet G. The quiet revolution of numerical weather prediction. </w:t>
      </w:r>
      <w:r w:rsidRPr="00FB4F5A">
        <w:rPr>
          <w:rFonts w:ascii="Calibri" w:eastAsia="Times New Roman" w:hAnsi="Calibri" w:cs="Times New Roman"/>
          <w:i/>
          <w:iCs/>
          <w:noProof/>
        </w:rPr>
        <w:t>Nature</w:t>
      </w:r>
      <w:r w:rsidRPr="00FB4F5A">
        <w:rPr>
          <w:rFonts w:ascii="Calibri" w:eastAsia="Times New Roman" w:hAnsi="Calibri" w:cs="Times New Roman"/>
          <w:noProof/>
        </w:rPr>
        <w:t xml:space="preserve"> 2015; </w:t>
      </w:r>
      <w:r w:rsidRPr="00FB4F5A">
        <w:rPr>
          <w:rFonts w:ascii="Calibri" w:eastAsia="Times New Roman" w:hAnsi="Calibri" w:cs="Times New Roman"/>
          <w:b/>
          <w:bCs/>
          <w:noProof/>
        </w:rPr>
        <w:t>525</w:t>
      </w:r>
      <w:r w:rsidRPr="00FB4F5A">
        <w:rPr>
          <w:rFonts w:ascii="Calibri" w:eastAsia="Times New Roman" w:hAnsi="Calibri" w:cs="Times New Roman"/>
          <w:noProof/>
        </w:rPr>
        <w:t>: 47–55.</w:t>
      </w:r>
    </w:p>
    <w:p w14:paraId="2A2F0454"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8</w:t>
      </w:r>
      <w:r w:rsidRPr="00FB4F5A">
        <w:rPr>
          <w:rFonts w:ascii="Calibri" w:eastAsia="Times New Roman" w:hAnsi="Calibri" w:cs="Times New Roman"/>
          <w:noProof/>
        </w:rPr>
        <w:tab/>
        <w:t xml:space="preserve">Rufat S, Tate E, Burton CG, Maroof AS. Social vulnerability to floods: Review of case studies and implications for measurement. </w:t>
      </w:r>
      <w:r w:rsidRPr="00FB4F5A">
        <w:rPr>
          <w:rFonts w:ascii="Calibri" w:eastAsia="Times New Roman" w:hAnsi="Calibri" w:cs="Times New Roman"/>
          <w:i/>
          <w:iCs/>
          <w:noProof/>
        </w:rPr>
        <w:t>Int J Disaster Risk Reduct</w:t>
      </w:r>
      <w:r w:rsidRPr="00FB4F5A">
        <w:rPr>
          <w:rFonts w:ascii="Calibri" w:eastAsia="Times New Roman" w:hAnsi="Calibri" w:cs="Times New Roman"/>
          <w:noProof/>
        </w:rPr>
        <w:t xml:space="preserve"> 2015; </w:t>
      </w:r>
      <w:r w:rsidRPr="00FB4F5A">
        <w:rPr>
          <w:rFonts w:ascii="Calibri" w:eastAsia="Times New Roman" w:hAnsi="Calibri" w:cs="Times New Roman"/>
          <w:b/>
          <w:bCs/>
          <w:noProof/>
        </w:rPr>
        <w:t>14</w:t>
      </w:r>
      <w:r w:rsidRPr="00FB4F5A">
        <w:rPr>
          <w:rFonts w:ascii="Calibri" w:eastAsia="Times New Roman" w:hAnsi="Calibri" w:cs="Times New Roman"/>
          <w:noProof/>
        </w:rPr>
        <w:t>: 470–86.</w:t>
      </w:r>
    </w:p>
    <w:p w14:paraId="68C5E062"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29</w:t>
      </w:r>
      <w:r w:rsidRPr="00FB4F5A">
        <w:rPr>
          <w:rFonts w:ascii="Calibri" w:eastAsia="Times New Roman" w:hAnsi="Calibri" w:cs="Times New Roman"/>
          <w:noProof/>
        </w:rPr>
        <w:tab/>
        <w:t xml:space="preserve">Chen CF, Liu CM. The definition of urban stormwater tolerance threshold and its conceptual estimation: An example from Taiwan. </w:t>
      </w:r>
      <w:r w:rsidRPr="00FB4F5A">
        <w:rPr>
          <w:rFonts w:ascii="Calibri" w:eastAsia="Times New Roman" w:hAnsi="Calibri" w:cs="Times New Roman"/>
          <w:i/>
          <w:iCs/>
          <w:noProof/>
        </w:rPr>
        <w:t>Nat Hazards</w:t>
      </w:r>
      <w:r w:rsidRPr="00FB4F5A">
        <w:rPr>
          <w:rFonts w:ascii="Calibri" w:eastAsia="Times New Roman" w:hAnsi="Calibri" w:cs="Times New Roman"/>
          <w:noProof/>
        </w:rPr>
        <w:t xml:space="preserve"> 2014; </w:t>
      </w:r>
      <w:r w:rsidRPr="00FB4F5A">
        <w:rPr>
          <w:rFonts w:ascii="Calibri" w:eastAsia="Times New Roman" w:hAnsi="Calibri" w:cs="Times New Roman"/>
          <w:b/>
          <w:bCs/>
          <w:noProof/>
        </w:rPr>
        <w:t>73</w:t>
      </w:r>
      <w:r w:rsidRPr="00FB4F5A">
        <w:rPr>
          <w:rFonts w:ascii="Calibri" w:eastAsia="Times New Roman" w:hAnsi="Calibri" w:cs="Times New Roman"/>
          <w:noProof/>
        </w:rPr>
        <w:t>: 173–90.</w:t>
      </w:r>
    </w:p>
    <w:p w14:paraId="0A3DEF97"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0</w:t>
      </w:r>
      <w:r w:rsidRPr="00FB4F5A">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FB4F5A">
        <w:rPr>
          <w:rFonts w:ascii="Calibri" w:eastAsia="Times New Roman" w:hAnsi="Calibri" w:cs="Times New Roman"/>
          <w:b/>
          <w:bCs/>
          <w:noProof/>
        </w:rPr>
        <w:t>0</w:t>
      </w:r>
      <w:r w:rsidRPr="00FB4F5A">
        <w:rPr>
          <w:rFonts w:ascii="Calibri" w:eastAsia="Times New Roman" w:hAnsi="Calibri" w:cs="Times New Roman"/>
          <w:noProof/>
        </w:rPr>
        <w:t>: 1–12.</w:t>
      </w:r>
    </w:p>
    <w:p w14:paraId="051D1B1F"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1</w:t>
      </w:r>
      <w:r w:rsidRPr="00FB4F5A">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FB4F5A">
        <w:rPr>
          <w:rFonts w:ascii="Calibri" w:eastAsia="Times New Roman" w:hAnsi="Calibri" w:cs="Times New Roman"/>
          <w:i/>
          <w:iCs/>
          <w:noProof/>
        </w:rPr>
        <w:t>J Hydrol</w:t>
      </w:r>
      <w:r w:rsidRPr="00FB4F5A">
        <w:rPr>
          <w:rFonts w:ascii="Calibri" w:eastAsia="Times New Roman" w:hAnsi="Calibri" w:cs="Times New Roman"/>
          <w:noProof/>
        </w:rPr>
        <w:t xml:space="preserve"> 2016; </w:t>
      </w:r>
      <w:r w:rsidRPr="00FB4F5A">
        <w:rPr>
          <w:rFonts w:ascii="Calibri" w:eastAsia="Times New Roman" w:hAnsi="Calibri" w:cs="Times New Roman"/>
          <w:b/>
          <w:bCs/>
          <w:noProof/>
        </w:rPr>
        <w:t>541</w:t>
      </w:r>
      <w:r w:rsidRPr="00FB4F5A">
        <w:rPr>
          <w:rFonts w:ascii="Calibri" w:eastAsia="Times New Roman" w:hAnsi="Calibri" w:cs="Times New Roman"/>
          <w:noProof/>
        </w:rPr>
        <w:t>: 649–64.</w:t>
      </w:r>
    </w:p>
    <w:p w14:paraId="48A62EA1"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2</w:t>
      </w:r>
      <w:r w:rsidRPr="00FB4F5A">
        <w:rPr>
          <w:rFonts w:ascii="Calibri" w:eastAsia="Times New Roman" w:hAnsi="Calibri" w:cs="Times New Roman"/>
          <w:noProof/>
        </w:rPr>
        <w:tab/>
        <w:t xml:space="preserve">Lazo JK, Bostrom A, Morss RE, Demuth JL, Lazrus H. Factors Affecting Hurricane Evacuation Intentions. </w:t>
      </w:r>
      <w:r w:rsidRPr="00FB4F5A">
        <w:rPr>
          <w:rFonts w:ascii="Calibri" w:eastAsia="Times New Roman" w:hAnsi="Calibri" w:cs="Times New Roman"/>
          <w:i/>
          <w:iCs/>
          <w:noProof/>
        </w:rPr>
        <w:t>Risk Anal</w:t>
      </w:r>
      <w:r w:rsidRPr="00FB4F5A">
        <w:rPr>
          <w:rFonts w:ascii="Calibri" w:eastAsia="Times New Roman" w:hAnsi="Calibri" w:cs="Times New Roman"/>
          <w:noProof/>
        </w:rPr>
        <w:t xml:space="preserve"> 2015; </w:t>
      </w:r>
      <w:r w:rsidRPr="00FB4F5A">
        <w:rPr>
          <w:rFonts w:ascii="Calibri" w:eastAsia="Times New Roman" w:hAnsi="Calibri" w:cs="Times New Roman"/>
          <w:b/>
          <w:bCs/>
          <w:noProof/>
        </w:rPr>
        <w:t>35</w:t>
      </w:r>
      <w:r w:rsidRPr="00FB4F5A">
        <w:rPr>
          <w:rFonts w:ascii="Calibri" w:eastAsia="Times New Roman" w:hAnsi="Calibri" w:cs="Times New Roman"/>
          <w:noProof/>
        </w:rPr>
        <w:t>: 1837–57.</w:t>
      </w:r>
    </w:p>
    <w:p w14:paraId="2A57C370"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3</w:t>
      </w:r>
      <w:r w:rsidRPr="00FB4F5A">
        <w:rPr>
          <w:rFonts w:ascii="Calibri" w:eastAsia="Times New Roman" w:hAnsi="Calibri" w:cs="Times New Roman"/>
          <w:noProof/>
        </w:rPr>
        <w:tab/>
        <w:t xml:space="preserve">Yu W, Nakakita E, Jung K. Flood Forecast and Early Warning with High-Resolution Ensemble Rainfall from Numerical Weather Prediction Model. </w:t>
      </w:r>
      <w:r w:rsidRPr="00FB4F5A">
        <w:rPr>
          <w:rFonts w:ascii="Calibri" w:eastAsia="Times New Roman" w:hAnsi="Calibri" w:cs="Times New Roman"/>
          <w:i/>
          <w:iCs/>
          <w:noProof/>
        </w:rPr>
        <w:t>Procedia Eng</w:t>
      </w:r>
      <w:r w:rsidRPr="00FB4F5A">
        <w:rPr>
          <w:rFonts w:ascii="Calibri" w:eastAsia="Times New Roman" w:hAnsi="Calibri" w:cs="Times New Roman"/>
          <w:noProof/>
        </w:rPr>
        <w:t xml:space="preserve"> 2016; </w:t>
      </w:r>
      <w:r w:rsidRPr="00FB4F5A">
        <w:rPr>
          <w:rFonts w:ascii="Calibri" w:eastAsia="Times New Roman" w:hAnsi="Calibri" w:cs="Times New Roman"/>
          <w:b/>
          <w:bCs/>
          <w:noProof/>
        </w:rPr>
        <w:t>154</w:t>
      </w:r>
      <w:r w:rsidRPr="00FB4F5A">
        <w:rPr>
          <w:rFonts w:ascii="Calibri" w:eastAsia="Times New Roman" w:hAnsi="Calibri" w:cs="Times New Roman"/>
          <w:noProof/>
        </w:rPr>
        <w:t>: 498–503.</w:t>
      </w:r>
    </w:p>
    <w:p w14:paraId="03F15737"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4</w:t>
      </w:r>
      <w:r w:rsidRPr="00FB4F5A">
        <w:rPr>
          <w:rFonts w:ascii="Calibri" w:eastAsia="Times New Roman" w:hAnsi="Calibri" w:cs="Times New Roman"/>
          <w:noProof/>
        </w:rPr>
        <w:tab/>
        <w:t xml:space="preserve">Recommendations for Action Heat: Action Plans to protect human health. </w:t>
      </w:r>
      <w:r w:rsidRPr="00FB4F5A">
        <w:rPr>
          <w:rFonts w:ascii="Calibri" w:eastAsia="Times New Roman" w:hAnsi="Calibri" w:cs="Times New Roman"/>
          <w:i/>
          <w:iCs/>
          <w:noProof/>
        </w:rPr>
        <w:t>Bundesministerium für Umwelt, Naturschutz, Bau und Reakt</w:t>
      </w:r>
      <w:r w:rsidRPr="00FB4F5A">
        <w:rPr>
          <w:rFonts w:ascii="Calibri" w:eastAsia="Times New Roman" w:hAnsi="Calibri" w:cs="Times New Roman"/>
          <w:noProof/>
        </w:rPr>
        <w:t xml:space="preserve"> 2017; : 1–32.</w:t>
      </w:r>
    </w:p>
    <w:p w14:paraId="5CAB7CF2"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5</w:t>
      </w:r>
      <w:r w:rsidRPr="00FB4F5A">
        <w:rPr>
          <w:rFonts w:ascii="Calibri" w:eastAsia="Times New Roman" w:hAnsi="Calibri" w:cs="Times New Roman"/>
          <w:noProof/>
        </w:rPr>
        <w:tab/>
        <w:t>World Health Organization Country Office for Thailand. Development of framework on heat-health warning system in Thailand. .</w:t>
      </w:r>
    </w:p>
    <w:p w14:paraId="39E530F2"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6</w:t>
      </w:r>
      <w:r w:rsidRPr="00FB4F5A">
        <w:rPr>
          <w:rFonts w:ascii="Calibri" w:eastAsia="Times New Roman" w:hAnsi="Calibri" w:cs="Times New Roman"/>
          <w:noProof/>
        </w:rPr>
        <w:tab/>
        <w:t>Hess JJ, Ebi KL. Iterative management of heat early warning systems in a changing climate. Ann. N. Y. Acad. Sci. 2016; : 21–30.</w:t>
      </w:r>
    </w:p>
    <w:p w14:paraId="2893965F"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7</w:t>
      </w:r>
      <w:r w:rsidRPr="00FB4F5A">
        <w:rPr>
          <w:rFonts w:ascii="Calibri" w:eastAsia="Times New Roman" w:hAnsi="Calibri" w:cs="Times New Roman"/>
          <w:noProof/>
        </w:rPr>
        <w:tab/>
        <w:t xml:space="preserve">Matthies F, Bickler G, Marin N, Hales S. Heat–health action plans. </w:t>
      </w:r>
      <w:r w:rsidRPr="00FB4F5A">
        <w:rPr>
          <w:rFonts w:ascii="Calibri" w:eastAsia="Times New Roman" w:hAnsi="Calibri" w:cs="Times New Roman"/>
          <w:i/>
          <w:iCs/>
          <w:noProof/>
        </w:rPr>
        <w:t>WHO Eur</w:t>
      </w:r>
      <w:r w:rsidRPr="00FB4F5A">
        <w:rPr>
          <w:rFonts w:ascii="Calibri" w:eastAsia="Times New Roman" w:hAnsi="Calibri" w:cs="Times New Roman"/>
          <w:noProof/>
        </w:rPr>
        <w:t xml:space="preserve"> 2008; : 45.</w:t>
      </w:r>
    </w:p>
    <w:p w14:paraId="40FC87EA" w14:textId="77777777" w:rsidR="00FB4F5A" w:rsidRPr="00FB4F5A" w:rsidRDefault="00FB4F5A" w:rsidP="00FB4F5A">
      <w:pPr>
        <w:widowControl w:val="0"/>
        <w:autoSpaceDE w:val="0"/>
        <w:autoSpaceDN w:val="0"/>
        <w:adjustRightInd w:val="0"/>
        <w:ind w:left="640" w:hanging="640"/>
        <w:rPr>
          <w:rFonts w:ascii="Calibri" w:eastAsia="Times New Roman" w:hAnsi="Calibri" w:cs="Times New Roman"/>
          <w:noProof/>
        </w:rPr>
      </w:pPr>
      <w:r w:rsidRPr="00FB4F5A">
        <w:rPr>
          <w:rFonts w:ascii="Calibri" w:eastAsia="Times New Roman" w:hAnsi="Calibri" w:cs="Times New Roman"/>
          <w:noProof/>
        </w:rPr>
        <w:t>38</w:t>
      </w:r>
      <w:r w:rsidRPr="00FB4F5A">
        <w:rPr>
          <w:rFonts w:ascii="Calibri" w:eastAsia="Times New Roman" w:hAnsi="Calibri" w:cs="Times New Roman"/>
          <w:noProof/>
        </w:rPr>
        <w:tab/>
        <w:t xml:space="preserve">Watts N, Adger WN, Ayeb-Karlsson S, </w:t>
      </w:r>
      <w:r w:rsidRPr="00FB4F5A">
        <w:rPr>
          <w:rFonts w:ascii="Calibri" w:eastAsia="Times New Roman" w:hAnsi="Calibri" w:cs="Times New Roman"/>
          <w:i/>
          <w:iCs/>
          <w:noProof/>
        </w:rPr>
        <w:t>et al.</w:t>
      </w:r>
      <w:r w:rsidRPr="00FB4F5A">
        <w:rPr>
          <w:rFonts w:ascii="Calibri" w:eastAsia="Times New Roman" w:hAnsi="Calibri" w:cs="Times New Roman"/>
          <w:noProof/>
        </w:rPr>
        <w:t xml:space="preserve"> The Lancet Countdown: tracking progress on health and climate change. </w:t>
      </w:r>
      <w:r w:rsidRPr="00FB4F5A">
        <w:rPr>
          <w:rFonts w:ascii="Calibri" w:eastAsia="Times New Roman" w:hAnsi="Calibri" w:cs="Times New Roman"/>
          <w:i/>
          <w:iCs/>
          <w:noProof/>
        </w:rPr>
        <w:t>Lancet</w:t>
      </w:r>
      <w:r w:rsidRPr="00FB4F5A">
        <w:rPr>
          <w:rFonts w:ascii="Calibri" w:eastAsia="Times New Roman" w:hAnsi="Calibri" w:cs="Times New Roman"/>
          <w:noProof/>
        </w:rPr>
        <w:t xml:space="preserve"> 2017; </w:t>
      </w:r>
      <w:r w:rsidRPr="00FB4F5A">
        <w:rPr>
          <w:rFonts w:ascii="Calibri" w:eastAsia="Times New Roman" w:hAnsi="Calibri" w:cs="Times New Roman"/>
          <w:b/>
          <w:bCs/>
          <w:noProof/>
        </w:rPr>
        <w:t>389</w:t>
      </w:r>
      <w:r w:rsidRPr="00FB4F5A">
        <w:rPr>
          <w:rFonts w:ascii="Calibri" w:eastAsia="Times New Roman" w:hAnsi="Calibri" w:cs="Times New Roman"/>
          <w:noProof/>
        </w:rPr>
        <w:t>: 1151–64.</w:t>
      </w:r>
    </w:p>
    <w:p w14:paraId="32F6E7D6" w14:textId="77777777" w:rsidR="00FB4F5A" w:rsidRPr="00FB4F5A" w:rsidRDefault="00FB4F5A" w:rsidP="00FB4F5A">
      <w:pPr>
        <w:widowControl w:val="0"/>
        <w:autoSpaceDE w:val="0"/>
        <w:autoSpaceDN w:val="0"/>
        <w:adjustRightInd w:val="0"/>
        <w:ind w:left="640" w:hanging="640"/>
        <w:rPr>
          <w:rFonts w:ascii="Calibri" w:hAnsi="Calibri"/>
          <w:noProof/>
        </w:rPr>
      </w:pPr>
      <w:r w:rsidRPr="00FB4F5A">
        <w:rPr>
          <w:rFonts w:ascii="Calibri" w:eastAsia="Times New Roman" w:hAnsi="Calibri" w:cs="Times New Roman"/>
          <w:noProof/>
        </w:rPr>
        <w:t>39</w:t>
      </w:r>
      <w:r w:rsidRPr="00FB4F5A">
        <w:rPr>
          <w:rFonts w:ascii="Calibri" w:eastAsia="Times New Roman" w:hAnsi="Calibri" w:cs="Times New Roman"/>
          <w:noProof/>
        </w:rPr>
        <w:tab/>
        <w:t>World Health Organization. Climate and Health Country Profiles 2015. 2015.</w:t>
      </w:r>
    </w:p>
    <w:p w14:paraId="6DBF6F3B" w14:textId="436559F1" w:rsidR="00510A8C" w:rsidRDefault="00FF69F5" w:rsidP="00FB4F5A">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31" w:name="_Toc494833221"/>
      <w:r>
        <w:lastRenderedPageBreak/>
        <w:t xml:space="preserve">Annex 1: </w:t>
      </w:r>
      <w:r w:rsidRPr="00E1526C">
        <w:t>Decision-making processes in disaster action plans</w:t>
      </w:r>
      <w:bookmarkEnd w:id="31"/>
    </w:p>
    <w:p w14:paraId="20760142" w14:textId="77777777" w:rsidR="002A3D02" w:rsidRPr="00086B52" w:rsidRDefault="002A3D02" w:rsidP="002A3D02">
      <w:pPr>
        <w:pStyle w:val="Heading2"/>
        <w:numPr>
          <w:ilvl w:val="0"/>
          <w:numId w:val="13"/>
        </w:numPr>
      </w:pPr>
      <w:bookmarkStart w:id="32" w:name="_Toc494833222"/>
      <w:r w:rsidRPr="00086B52">
        <w:t>Decision-making structure</w:t>
      </w:r>
      <w:bookmarkEnd w:id="32"/>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35CBCF26"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142CC1" w:rsidRPr="00142CC1">
        <w:rPr>
          <w:rFonts w:eastAsia="Times New Roman" w:cs="Times New Roman"/>
          <w:noProof/>
          <w:vertAlign w:val="superscript"/>
          <w:lang w:eastAsia="en-GB"/>
        </w:rPr>
        <w:t>34</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142CC1" w:rsidRPr="00142CC1">
        <w:rPr>
          <w:rFonts w:eastAsia="Times New Roman" w:cs="Times New Roman"/>
          <w:noProof/>
          <w:vertAlign w:val="superscript"/>
          <w:lang w:eastAsia="en-GB"/>
        </w:rPr>
        <w:t>35</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3" w:name="_Ref491173665"/>
      <w:bookmarkStart w:id="34" w:name="_Ref491173640"/>
      <w:bookmarkStart w:id="35" w:name="_Toc494103227"/>
      <w:r>
        <w:t xml:space="preserve">Figure </w:t>
      </w:r>
      <w:r>
        <w:fldChar w:fldCharType="begin"/>
      </w:r>
      <w:r>
        <w:instrText xml:space="preserve"> SEQ Figure \* ARABIC </w:instrText>
      </w:r>
      <w:r>
        <w:fldChar w:fldCharType="separate"/>
      </w:r>
      <w:r>
        <w:rPr>
          <w:noProof/>
        </w:rPr>
        <w:t>1</w:t>
      </w:r>
      <w:r>
        <w:fldChar w:fldCharType="end"/>
      </w:r>
      <w:bookmarkEnd w:id="33"/>
      <w:r>
        <w:t xml:space="preserve">. </w:t>
      </w:r>
      <w:r w:rsidRPr="00BE3C85">
        <w:t>Potential flow of information between a lead body and other actors invo</w:t>
      </w:r>
      <w:r>
        <w:t>lved in heat action plans.</w:t>
      </w:r>
      <w:bookmarkEnd w:id="34"/>
      <w:bookmarkEnd w:id="35"/>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6" w:name="_Toc494833223"/>
      <w:r>
        <w:rPr>
          <w:rFonts w:eastAsia="Times New Roman"/>
          <w:lang w:eastAsia="en-GB"/>
        </w:rPr>
        <w:t>Iterative management of decision-making structure</w:t>
      </w:r>
      <w:bookmarkEnd w:id="36"/>
    </w:p>
    <w:p w14:paraId="2A664D86" w14:textId="7A7BB230"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142CC1" w:rsidRPr="00142CC1">
        <w:rPr>
          <w:rFonts w:eastAsia="Times New Roman" w:cs="Times New Roman"/>
          <w:noProof/>
          <w:vertAlign w:val="superscript"/>
          <w:lang w:eastAsia="en-GB"/>
        </w:rPr>
        <w:t>36</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7" w:name="_Ref491336742"/>
      <w:bookmarkStart w:id="38" w:name="_Toc494103228"/>
      <w:r>
        <w:t xml:space="preserve">Figure </w:t>
      </w:r>
      <w:r>
        <w:fldChar w:fldCharType="begin"/>
      </w:r>
      <w:r>
        <w:instrText xml:space="preserve"> SEQ Figure \* ARABIC </w:instrText>
      </w:r>
      <w:r>
        <w:fldChar w:fldCharType="separate"/>
      </w:r>
      <w:r>
        <w:rPr>
          <w:noProof/>
        </w:rPr>
        <w:t>2</w:t>
      </w:r>
      <w:r>
        <w:fldChar w:fldCharType="end"/>
      </w:r>
      <w:bookmarkEnd w:id="37"/>
      <w:r>
        <w:t>. Communications plan for Ahmedabad Heat Action Plan</w:t>
      </w:r>
      <w:bookmarkEnd w:id="38"/>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9" w:name="_Ref491702736"/>
      <w:bookmarkStart w:id="40" w:name="_Toc494103229"/>
      <w:r>
        <w:t xml:space="preserve">Figure </w:t>
      </w:r>
      <w:r>
        <w:fldChar w:fldCharType="begin"/>
      </w:r>
      <w:r>
        <w:instrText xml:space="preserve"> SEQ Figure \* ARABIC </w:instrText>
      </w:r>
      <w:r>
        <w:fldChar w:fldCharType="separate"/>
      </w:r>
      <w:r>
        <w:rPr>
          <w:noProof/>
        </w:rPr>
        <w:t>3</w:t>
      </w:r>
      <w:r>
        <w:fldChar w:fldCharType="end"/>
      </w:r>
      <w:bookmarkEnd w:id="39"/>
      <w:r>
        <w:t>. The proposed mechanism for heat health warning system in Thailand.</w:t>
      </w:r>
      <w:bookmarkEnd w:id="40"/>
    </w:p>
    <w:p w14:paraId="631EDDBB" w14:textId="77777777" w:rsidR="002A3D02" w:rsidRPr="000009C0" w:rsidRDefault="002A3D02" w:rsidP="002A3D02">
      <w:pPr>
        <w:pStyle w:val="Heading2"/>
        <w:numPr>
          <w:ilvl w:val="0"/>
          <w:numId w:val="13"/>
        </w:numPr>
        <w:rPr>
          <w:rFonts w:eastAsia="Times New Roman"/>
          <w:lang w:eastAsia="en-GB"/>
        </w:rPr>
      </w:pPr>
      <w:bookmarkStart w:id="41" w:name="_Toc494833224"/>
      <w:r>
        <w:rPr>
          <w:rFonts w:eastAsia="Times New Roman"/>
          <w:lang w:eastAsia="en-GB"/>
        </w:rPr>
        <w:lastRenderedPageBreak/>
        <w:t>Identity of decision makers</w:t>
      </w:r>
      <w:bookmarkEnd w:id="41"/>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2" w:name="_Toc493860695"/>
      <w:bookmarkStart w:id="43" w:name="_Toc494833225"/>
      <w:r w:rsidRPr="00086B52">
        <w:rPr>
          <w:rFonts w:eastAsia="Times New Roman"/>
          <w:lang w:eastAsia="en-GB"/>
        </w:rPr>
        <w:t>Timeline of key decisions and processes</w:t>
      </w:r>
      <w:bookmarkEnd w:id="42"/>
      <w:bookmarkEnd w:id="43"/>
    </w:p>
    <w:p w14:paraId="33B03AC9" w14:textId="784E4660"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142CC1">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7&lt;/sup&gt;", "plainTextFormattedCitation" : "37", "previouslyFormattedCitation" : "&lt;sup&gt;37&lt;/sup&gt;" }, "properties" : { "noteIndex" : 0 }, "schema" : "https://github.com/citation-style-language/schema/raw/master/csl-citation.json" }</w:instrText>
      </w:r>
      <w:r>
        <w:rPr>
          <w:rFonts w:eastAsia="Times New Roman" w:cs="Times New Roman"/>
          <w:lang w:eastAsia="en-GB"/>
        </w:rPr>
        <w:fldChar w:fldCharType="separate"/>
      </w:r>
      <w:r w:rsidR="00142CC1" w:rsidRPr="00142CC1">
        <w:rPr>
          <w:rFonts w:eastAsia="Times New Roman" w:cs="Times New Roman"/>
          <w:noProof/>
          <w:vertAlign w:val="superscript"/>
          <w:lang w:eastAsia="en-GB"/>
        </w:rPr>
        <w:t>37</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6">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DC618BB" w:rsidR="002A3D02" w:rsidRPr="00510A8C" w:rsidRDefault="002A3D02" w:rsidP="002A3D02">
      <w:pPr>
        <w:pStyle w:val="Caption"/>
        <w:rPr>
          <w:i w:val="0"/>
        </w:rPr>
      </w:pPr>
      <w:bookmarkStart w:id="44" w:name="_Ref491177607"/>
      <w:bookmarkStart w:id="45"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4"/>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142CC1">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4&lt;/sup&gt;", "plainTextFormattedCitation" : "34", "previouslyFormattedCitation" : "&lt;sup&gt;34&lt;/sup&gt;" }, "properties" : { "noteIndex" : 0 }, "schema" : "https://github.com/citation-style-language/schema/raw/master/csl-citation.json" }</w:instrText>
      </w:r>
      <w:r w:rsidRPr="004918A8">
        <w:rPr>
          <w:i w:val="0"/>
        </w:rPr>
        <w:fldChar w:fldCharType="separate"/>
      </w:r>
      <w:bookmarkEnd w:id="45"/>
      <w:r w:rsidR="00142CC1" w:rsidRPr="00142CC1">
        <w:rPr>
          <w:i w:val="0"/>
          <w:noProof/>
          <w:vertAlign w:val="superscript"/>
        </w:rPr>
        <w:t>34</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6" w:name="_Toc494833226"/>
      <w:r>
        <w:lastRenderedPageBreak/>
        <w:t>Annex 2</w:t>
      </w:r>
      <w:r w:rsidR="00510A8C">
        <w:t xml:space="preserve">: </w:t>
      </w:r>
      <w:r w:rsidR="00510A8C" w:rsidRPr="00E1526C">
        <w:t>Key metrics to track health impacts of and vulnerability to disasters</w:t>
      </w:r>
      <w:bookmarkEnd w:id="46"/>
    </w:p>
    <w:p w14:paraId="7BBDF180" w14:textId="0CF9864C"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142CC1">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8,39&lt;/sup&gt;", "plainTextFormattedCitation" : "3,38,39", "previouslyFormattedCitation" : "&lt;sup&gt;3,38,39&lt;/sup&gt;" }, "properties" : { "noteIndex" : 0 }, "schema" : "https://github.com/citation-style-language/schema/raw/master/csl-citation.json" }</w:instrText>
      </w:r>
      <w:r>
        <w:fldChar w:fldCharType="separate"/>
      </w:r>
      <w:r w:rsidR="00142CC1" w:rsidRPr="00142CC1">
        <w:rPr>
          <w:noProof/>
          <w:vertAlign w:val="superscript"/>
        </w:rPr>
        <w:t>3,38,39</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7" w:name="_Ref491180457"/>
      <w:bookmarkStart w:id="48" w:name="_Toc491339555"/>
      <w:r>
        <w:t xml:space="preserve">Table </w:t>
      </w:r>
      <w:r>
        <w:fldChar w:fldCharType="begin"/>
      </w:r>
      <w:r>
        <w:instrText xml:space="preserve"> SEQ Table \* ARABIC </w:instrText>
      </w:r>
      <w:r>
        <w:fldChar w:fldCharType="separate"/>
      </w:r>
      <w:r w:rsidR="00CC3888">
        <w:rPr>
          <w:noProof/>
        </w:rPr>
        <w:t>5</w:t>
      </w:r>
      <w:r>
        <w:fldChar w:fldCharType="end"/>
      </w:r>
      <w:bookmarkEnd w:id="47"/>
      <w:r>
        <w:t>. Indicators from monitoring processes relevant to disasters.</w:t>
      </w:r>
      <w:bookmarkEnd w:id="48"/>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49" w:name="_Ref494284408"/>
      <w:r>
        <w:lastRenderedPageBreak/>
        <w:t xml:space="preserve"> </w:t>
      </w:r>
      <w:bookmarkStart w:id="50" w:name="_Toc494833227"/>
      <w:r w:rsidR="002232AB">
        <w:t>Annex 3: Flood conditions that would trigger activation of an emergency plan</w:t>
      </w:r>
      <w:bookmarkEnd w:id="49"/>
      <w:bookmarkEnd w:id="50"/>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1"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51"/>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7"/>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717641" w14:textId="77777777" w:rsidR="004A01B9" w:rsidRDefault="004A01B9" w:rsidP="004341A5">
      <w:r>
        <w:separator/>
      </w:r>
    </w:p>
  </w:endnote>
  <w:endnote w:type="continuationSeparator" w:id="0">
    <w:p w14:paraId="38EE5779" w14:textId="77777777" w:rsidR="004A01B9" w:rsidRDefault="004A01B9"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FB5E14" w:rsidRDefault="00FB5E1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FB5E14" w:rsidRDefault="00FB5E1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FB5E14" w:rsidRDefault="00FB5E14"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23FA">
      <w:rPr>
        <w:rStyle w:val="PageNumber"/>
        <w:noProof/>
      </w:rPr>
      <w:t>12</w:t>
    </w:r>
    <w:r>
      <w:rPr>
        <w:rStyle w:val="PageNumber"/>
      </w:rPr>
      <w:fldChar w:fldCharType="end"/>
    </w:r>
  </w:p>
  <w:p w14:paraId="149A3B8B" w14:textId="77777777" w:rsidR="00FB5E14" w:rsidRDefault="00FB5E1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CC87EE" w14:textId="77777777" w:rsidR="004A01B9" w:rsidRDefault="004A01B9" w:rsidP="004341A5">
      <w:r>
        <w:separator/>
      </w:r>
    </w:p>
  </w:footnote>
  <w:footnote w:type="continuationSeparator" w:id="0">
    <w:p w14:paraId="6A3849A8" w14:textId="77777777" w:rsidR="004A01B9" w:rsidRDefault="004A01B9"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0AFC"/>
    <w:rsid w:val="00042A07"/>
    <w:rsid w:val="0004363F"/>
    <w:rsid w:val="00044068"/>
    <w:rsid w:val="00044AB6"/>
    <w:rsid w:val="000521AC"/>
    <w:rsid w:val="00052A40"/>
    <w:rsid w:val="00053992"/>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1993"/>
    <w:rsid w:val="00082A72"/>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22AE"/>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33AA"/>
    <w:rsid w:val="00105AE0"/>
    <w:rsid w:val="001068EC"/>
    <w:rsid w:val="00107496"/>
    <w:rsid w:val="00111EA4"/>
    <w:rsid w:val="00112026"/>
    <w:rsid w:val="0011345C"/>
    <w:rsid w:val="001144F3"/>
    <w:rsid w:val="00116558"/>
    <w:rsid w:val="00116635"/>
    <w:rsid w:val="00117F22"/>
    <w:rsid w:val="00120595"/>
    <w:rsid w:val="00121615"/>
    <w:rsid w:val="001220AC"/>
    <w:rsid w:val="00122AAA"/>
    <w:rsid w:val="00123D5C"/>
    <w:rsid w:val="00124C98"/>
    <w:rsid w:val="001279B7"/>
    <w:rsid w:val="0013110B"/>
    <w:rsid w:val="00132C6C"/>
    <w:rsid w:val="00135CD9"/>
    <w:rsid w:val="001372E4"/>
    <w:rsid w:val="00140B8A"/>
    <w:rsid w:val="00141B16"/>
    <w:rsid w:val="001429D2"/>
    <w:rsid w:val="00142CC1"/>
    <w:rsid w:val="00144BE1"/>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4E0B"/>
    <w:rsid w:val="00185213"/>
    <w:rsid w:val="0018718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AEA"/>
    <w:rsid w:val="001B0EFF"/>
    <w:rsid w:val="001B1652"/>
    <w:rsid w:val="001B23D1"/>
    <w:rsid w:val="001B3F32"/>
    <w:rsid w:val="001B58CD"/>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E7B9D"/>
    <w:rsid w:val="001F075C"/>
    <w:rsid w:val="001F0FFF"/>
    <w:rsid w:val="001F2982"/>
    <w:rsid w:val="001F3B4E"/>
    <w:rsid w:val="001F3BCA"/>
    <w:rsid w:val="001F6E3B"/>
    <w:rsid w:val="001F6F69"/>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177"/>
    <w:rsid w:val="00246638"/>
    <w:rsid w:val="00251BEB"/>
    <w:rsid w:val="00252ADE"/>
    <w:rsid w:val="002547E5"/>
    <w:rsid w:val="0025570B"/>
    <w:rsid w:val="00257866"/>
    <w:rsid w:val="002601DC"/>
    <w:rsid w:val="0026033D"/>
    <w:rsid w:val="002606A7"/>
    <w:rsid w:val="00260B02"/>
    <w:rsid w:val="00261326"/>
    <w:rsid w:val="002615D8"/>
    <w:rsid w:val="002616FC"/>
    <w:rsid w:val="00263536"/>
    <w:rsid w:val="00263757"/>
    <w:rsid w:val="00263CE7"/>
    <w:rsid w:val="002644FF"/>
    <w:rsid w:val="00265696"/>
    <w:rsid w:val="0027296D"/>
    <w:rsid w:val="002742DD"/>
    <w:rsid w:val="002778F9"/>
    <w:rsid w:val="00277AD7"/>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A719B"/>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0A3"/>
    <w:rsid w:val="002D75DF"/>
    <w:rsid w:val="002D7820"/>
    <w:rsid w:val="002D7D58"/>
    <w:rsid w:val="002E3D64"/>
    <w:rsid w:val="002E56E2"/>
    <w:rsid w:val="002E658D"/>
    <w:rsid w:val="002E7E6D"/>
    <w:rsid w:val="002F083D"/>
    <w:rsid w:val="002F3FBC"/>
    <w:rsid w:val="002F45F8"/>
    <w:rsid w:val="002F4DC5"/>
    <w:rsid w:val="002F647C"/>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2E29"/>
    <w:rsid w:val="003238A5"/>
    <w:rsid w:val="00326D8D"/>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29E2"/>
    <w:rsid w:val="00353192"/>
    <w:rsid w:val="003539A4"/>
    <w:rsid w:val="00356BC1"/>
    <w:rsid w:val="00360EE6"/>
    <w:rsid w:val="003617C7"/>
    <w:rsid w:val="00361A8B"/>
    <w:rsid w:val="0036328C"/>
    <w:rsid w:val="00363BC2"/>
    <w:rsid w:val="003644D7"/>
    <w:rsid w:val="00364E1A"/>
    <w:rsid w:val="00365645"/>
    <w:rsid w:val="00365D52"/>
    <w:rsid w:val="003660A7"/>
    <w:rsid w:val="003673C8"/>
    <w:rsid w:val="00375AEE"/>
    <w:rsid w:val="00375F29"/>
    <w:rsid w:val="00376759"/>
    <w:rsid w:val="00376B34"/>
    <w:rsid w:val="00381CE5"/>
    <w:rsid w:val="0038206D"/>
    <w:rsid w:val="003858EB"/>
    <w:rsid w:val="00387E00"/>
    <w:rsid w:val="003906D7"/>
    <w:rsid w:val="00391E5E"/>
    <w:rsid w:val="00392122"/>
    <w:rsid w:val="003926FA"/>
    <w:rsid w:val="0039353D"/>
    <w:rsid w:val="00393BC3"/>
    <w:rsid w:val="00395AFA"/>
    <w:rsid w:val="0039751B"/>
    <w:rsid w:val="0039772E"/>
    <w:rsid w:val="003A2F8F"/>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E72FF"/>
    <w:rsid w:val="003F039C"/>
    <w:rsid w:val="003F1C06"/>
    <w:rsid w:val="003F22B3"/>
    <w:rsid w:val="003F266E"/>
    <w:rsid w:val="003F49AB"/>
    <w:rsid w:val="003F4DEC"/>
    <w:rsid w:val="003F60EA"/>
    <w:rsid w:val="003F66D5"/>
    <w:rsid w:val="003F7FE3"/>
    <w:rsid w:val="004007D7"/>
    <w:rsid w:val="0040177A"/>
    <w:rsid w:val="004018CB"/>
    <w:rsid w:val="00401D78"/>
    <w:rsid w:val="004022B7"/>
    <w:rsid w:val="00402D6F"/>
    <w:rsid w:val="00405727"/>
    <w:rsid w:val="00405DD5"/>
    <w:rsid w:val="004060EF"/>
    <w:rsid w:val="00406BDD"/>
    <w:rsid w:val="004072D9"/>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46B1"/>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01B9"/>
    <w:rsid w:val="004A18AE"/>
    <w:rsid w:val="004A2C4D"/>
    <w:rsid w:val="004A2E2D"/>
    <w:rsid w:val="004A3044"/>
    <w:rsid w:val="004A5369"/>
    <w:rsid w:val="004A5FC5"/>
    <w:rsid w:val="004A72D5"/>
    <w:rsid w:val="004B108B"/>
    <w:rsid w:val="004B17E4"/>
    <w:rsid w:val="004B2D47"/>
    <w:rsid w:val="004B4B69"/>
    <w:rsid w:val="004B54E9"/>
    <w:rsid w:val="004B71E2"/>
    <w:rsid w:val="004C140E"/>
    <w:rsid w:val="004C26F1"/>
    <w:rsid w:val="004C3449"/>
    <w:rsid w:val="004C3EB2"/>
    <w:rsid w:val="004C4921"/>
    <w:rsid w:val="004C4DA0"/>
    <w:rsid w:val="004C6B95"/>
    <w:rsid w:val="004D05CA"/>
    <w:rsid w:val="004D08C6"/>
    <w:rsid w:val="004D4DE7"/>
    <w:rsid w:val="004D77E6"/>
    <w:rsid w:val="004E36B5"/>
    <w:rsid w:val="004E6877"/>
    <w:rsid w:val="004E6A87"/>
    <w:rsid w:val="004E7881"/>
    <w:rsid w:val="004E7B07"/>
    <w:rsid w:val="004F1615"/>
    <w:rsid w:val="004F2848"/>
    <w:rsid w:val="004F404D"/>
    <w:rsid w:val="004F4586"/>
    <w:rsid w:val="004F4C29"/>
    <w:rsid w:val="004F4EF6"/>
    <w:rsid w:val="004F54AB"/>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28C"/>
    <w:rsid w:val="00521A1A"/>
    <w:rsid w:val="00521BB0"/>
    <w:rsid w:val="0052230E"/>
    <w:rsid w:val="00522861"/>
    <w:rsid w:val="0052403F"/>
    <w:rsid w:val="005242F5"/>
    <w:rsid w:val="005247A0"/>
    <w:rsid w:val="0052540D"/>
    <w:rsid w:val="005258CC"/>
    <w:rsid w:val="00525BFF"/>
    <w:rsid w:val="0052696F"/>
    <w:rsid w:val="00526BE2"/>
    <w:rsid w:val="00526BE9"/>
    <w:rsid w:val="00527CAE"/>
    <w:rsid w:val="00530EF0"/>
    <w:rsid w:val="005325B5"/>
    <w:rsid w:val="00532766"/>
    <w:rsid w:val="005332EE"/>
    <w:rsid w:val="0053376D"/>
    <w:rsid w:val="00534A9D"/>
    <w:rsid w:val="005425A0"/>
    <w:rsid w:val="00542EF6"/>
    <w:rsid w:val="00542FE4"/>
    <w:rsid w:val="00545423"/>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2EDD"/>
    <w:rsid w:val="00603DC7"/>
    <w:rsid w:val="0060447C"/>
    <w:rsid w:val="006100CE"/>
    <w:rsid w:val="0061016E"/>
    <w:rsid w:val="006112C6"/>
    <w:rsid w:val="006124E6"/>
    <w:rsid w:val="00614426"/>
    <w:rsid w:val="006144F2"/>
    <w:rsid w:val="00615E43"/>
    <w:rsid w:val="00617E55"/>
    <w:rsid w:val="00620F70"/>
    <w:rsid w:val="00627B7B"/>
    <w:rsid w:val="00631181"/>
    <w:rsid w:val="00631A44"/>
    <w:rsid w:val="006327D9"/>
    <w:rsid w:val="00634114"/>
    <w:rsid w:val="0063762D"/>
    <w:rsid w:val="006402AB"/>
    <w:rsid w:val="00640985"/>
    <w:rsid w:val="00641AF0"/>
    <w:rsid w:val="00642227"/>
    <w:rsid w:val="00642231"/>
    <w:rsid w:val="00643E65"/>
    <w:rsid w:val="0064694C"/>
    <w:rsid w:val="006505FF"/>
    <w:rsid w:val="00650EC2"/>
    <w:rsid w:val="00651D24"/>
    <w:rsid w:val="00653214"/>
    <w:rsid w:val="006541A1"/>
    <w:rsid w:val="00655025"/>
    <w:rsid w:val="00655DAD"/>
    <w:rsid w:val="00656140"/>
    <w:rsid w:val="006604F2"/>
    <w:rsid w:val="006633AD"/>
    <w:rsid w:val="0066521F"/>
    <w:rsid w:val="0066616F"/>
    <w:rsid w:val="0066622D"/>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09E"/>
    <w:rsid w:val="006B52DE"/>
    <w:rsid w:val="006B6A88"/>
    <w:rsid w:val="006C0698"/>
    <w:rsid w:val="006C0D41"/>
    <w:rsid w:val="006C2081"/>
    <w:rsid w:val="006C46F1"/>
    <w:rsid w:val="006C4F04"/>
    <w:rsid w:val="006C4FE0"/>
    <w:rsid w:val="006C50E6"/>
    <w:rsid w:val="006C5330"/>
    <w:rsid w:val="006C5967"/>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4D75"/>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34F3"/>
    <w:rsid w:val="00786E71"/>
    <w:rsid w:val="00793644"/>
    <w:rsid w:val="0079441D"/>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2D4E"/>
    <w:rsid w:val="007C33E1"/>
    <w:rsid w:val="007C3F55"/>
    <w:rsid w:val="007C6282"/>
    <w:rsid w:val="007D2645"/>
    <w:rsid w:val="007D318F"/>
    <w:rsid w:val="007D3D61"/>
    <w:rsid w:val="007D4B10"/>
    <w:rsid w:val="007D543F"/>
    <w:rsid w:val="007D71A1"/>
    <w:rsid w:val="007D7EBE"/>
    <w:rsid w:val="007E13E7"/>
    <w:rsid w:val="007E1DA8"/>
    <w:rsid w:val="007E1FAF"/>
    <w:rsid w:val="007E4537"/>
    <w:rsid w:val="007E747E"/>
    <w:rsid w:val="007E7DB0"/>
    <w:rsid w:val="007F0B21"/>
    <w:rsid w:val="007F218A"/>
    <w:rsid w:val="007F2E1E"/>
    <w:rsid w:val="007F3A0D"/>
    <w:rsid w:val="007F3DE8"/>
    <w:rsid w:val="007F5072"/>
    <w:rsid w:val="007F54E6"/>
    <w:rsid w:val="007F5A5A"/>
    <w:rsid w:val="007F70B2"/>
    <w:rsid w:val="0080029C"/>
    <w:rsid w:val="00800663"/>
    <w:rsid w:val="00801553"/>
    <w:rsid w:val="00802B13"/>
    <w:rsid w:val="0080419F"/>
    <w:rsid w:val="008067DB"/>
    <w:rsid w:val="00810487"/>
    <w:rsid w:val="00811049"/>
    <w:rsid w:val="0081132E"/>
    <w:rsid w:val="008122CB"/>
    <w:rsid w:val="00814BDC"/>
    <w:rsid w:val="00815A81"/>
    <w:rsid w:val="00820BED"/>
    <w:rsid w:val="00822FFD"/>
    <w:rsid w:val="00823CA8"/>
    <w:rsid w:val="00825538"/>
    <w:rsid w:val="00825CE3"/>
    <w:rsid w:val="00826105"/>
    <w:rsid w:val="00827CB9"/>
    <w:rsid w:val="00832389"/>
    <w:rsid w:val="00832B62"/>
    <w:rsid w:val="008338E7"/>
    <w:rsid w:val="00834136"/>
    <w:rsid w:val="00834C11"/>
    <w:rsid w:val="00837155"/>
    <w:rsid w:val="00842C83"/>
    <w:rsid w:val="008439EC"/>
    <w:rsid w:val="00845270"/>
    <w:rsid w:val="008475DA"/>
    <w:rsid w:val="00850435"/>
    <w:rsid w:val="00852248"/>
    <w:rsid w:val="00855101"/>
    <w:rsid w:val="00857D19"/>
    <w:rsid w:val="00861422"/>
    <w:rsid w:val="008632BF"/>
    <w:rsid w:val="00863397"/>
    <w:rsid w:val="008639E1"/>
    <w:rsid w:val="00864E09"/>
    <w:rsid w:val="00865FE8"/>
    <w:rsid w:val="00866101"/>
    <w:rsid w:val="008664D9"/>
    <w:rsid w:val="00866AD7"/>
    <w:rsid w:val="008707DE"/>
    <w:rsid w:val="00870FD9"/>
    <w:rsid w:val="00871E05"/>
    <w:rsid w:val="00873829"/>
    <w:rsid w:val="00875752"/>
    <w:rsid w:val="00876074"/>
    <w:rsid w:val="00877064"/>
    <w:rsid w:val="0087744F"/>
    <w:rsid w:val="008825BD"/>
    <w:rsid w:val="008843EB"/>
    <w:rsid w:val="0088518F"/>
    <w:rsid w:val="00892223"/>
    <w:rsid w:val="00892A67"/>
    <w:rsid w:val="0089608D"/>
    <w:rsid w:val="008A10AB"/>
    <w:rsid w:val="008A2080"/>
    <w:rsid w:val="008A6465"/>
    <w:rsid w:val="008B1779"/>
    <w:rsid w:val="008B3B68"/>
    <w:rsid w:val="008B48A9"/>
    <w:rsid w:val="008B4EF4"/>
    <w:rsid w:val="008B5BFE"/>
    <w:rsid w:val="008B5F2F"/>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4841"/>
    <w:rsid w:val="008F4E94"/>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A5A"/>
    <w:rsid w:val="00932BD5"/>
    <w:rsid w:val="009340AE"/>
    <w:rsid w:val="009357C9"/>
    <w:rsid w:val="00936203"/>
    <w:rsid w:val="00937713"/>
    <w:rsid w:val="00937AF1"/>
    <w:rsid w:val="00942E3C"/>
    <w:rsid w:val="0094377C"/>
    <w:rsid w:val="009451FC"/>
    <w:rsid w:val="00947E89"/>
    <w:rsid w:val="00950E1C"/>
    <w:rsid w:val="00952FBE"/>
    <w:rsid w:val="00953A17"/>
    <w:rsid w:val="00954845"/>
    <w:rsid w:val="00955129"/>
    <w:rsid w:val="00955C86"/>
    <w:rsid w:val="00960294"/>
    <w:rsid w:val="00960478"/>
    <w:rsid w:val="00962D1A"/>
    <w:rsid w:val="00963782"/>
    <w:rsid w:val="00963CDD"/>
    <w:rsid w:val="00964429"/>
    <w:rsid w:val="009665A1"/>
    <w:rsid w:val="00966B55"/>
    <w:rsid w:val="009676C8"/>
    <w:rsid w:val="0097176B"/>
    <w:rsid w:val="00972F64"/>
    <w:rsid w:val="00973231"/>
    <w:rsid w:val="00974800"/>
    <w:rsid w:val="00974995"/>
    <w:rsid w:val="00976BFA"/>
    <w:rsid w:val="00981C6E"/>
    <w:rsid w:val="0098603C"/>
    <w:rsid w:val="00986803"/>
    <w:rsid w:val="00987824"/>
    <w:rsid w:val="009902F2"/>
    <w:rsid w:val="009910C5"/>
    <w:rsid w:val="009924EA"/>
    <w:rsid w:val="00993593"/>
    <w:rsid w:val="009943D1"/>
    <w:rsid w:val="0099555F"/>
    <w:rsid w:val="0099568F"/>
    <w:rsid w:val="0099718B"/>
    <w:rsid w:val="009A03B5"/>
    <w:rsid w:val="009A219F"/>
    <w:rsid w:val="009A475F"/>
    <w:rsid w:val="009A4D56"/>
    <w:rsid w:val="009A6F69"/>
    <w:rsid w:val="009A7670"/>
    <w:rsid w:val="009B18FA"/>
    <w:rsid w:val="009B19CB"/>
    <w:rsid w:val="009B1BB0"/>
    <w:rsid w:val="009B275D"/>
    <w:rsid w:val="009B7616"/>
    <w:rsid w:val="009C0840"/>
    <w:rsid w:val="009C1B2A"/>
    <w:rsid w:val="009C2524"/>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031F"/>
    <w:rsid w:val="00A013F5"/>
    <w:rsid w:val="00A02284"/>
    <w:rsid w:val="00A05968"/>
    <w:rsid w:val="00A060B9"/>
    <w:rsid w:val="00A063D9"/>
    <w:rsid w:val="00A06EFD"/>
    <w:rsid w:val="00A10491"/>
    <w:rsid w:val="00A141E1"/>
    <w:rsid w:val="00A158BA"/>
    <w:rsid w:val="00A17E4A"/>
    <w:rsid w:val="00A23D78"/>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56F"/>
    <w:rsid w:val="00A718C6"/>
    <w:rsid w:val="00A71B0F"/>
    <w:rsid w:val="00A7294A"/>
    <w:rsid w:val="00A73CFD"/>
    <w:rsid w:val="00A74598"/>
    <w:rsid w:val="00A752EC"/>
    <w:rsid w:val="00A75574"/>
    <w:rsid w:val="00A8020B"/>
    <w:rsid w:val="00A81911"/>
    <w:rsid w:val="00A81D43"/>
    <w:rsid w:val="00A82CE6"/>
    <w:rsid w:val="00A85B7A"/>
    <w:rsid w:val="00A86930"/>
    <w:rsid w:val="00A91573"/>
    <w:rsid w:val="00A91607"/>
    <w:rsid w:val="00A91710"/>
    <w:rsid w:val="00A939E1"/>
    <w:rsid w:val="00AA0370"/>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1777"/>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36E"/>
    <w:rsid w:val="00B003DF"/>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12D8"/>
    <w:rsid w:val="00B526C6"/>
    <w:rsid w:val="00B53C89"/>
    <w:rsid w:val="00B53DC7"/>
    <w:rsid w:val="00B55EE5"/>
    <w:rsid w:val="00B569B9"/>
    <w:rsid w:val="00B57382"/>
    <w:rsid w:val="00B57F83"/>
    <w:rsid w:val="00B60BF4"/>
    <w:rsid w:val="00B623FA"/>
    <w:rsid w:val="00B63936"/>
    <w:rsid w:val="00B63972"/>
    <w:rsid w:val="00B65BA0"/>
    <w:rsid w:val="00B661C8"/>
    <w:rsid w:val="00B67BA7"/>
    <w:rsid w:val="00B70782"/>
    <w:rsid w:val="00B70942"/>
    <w:rsid w:val="00B712D9"/>
    <w:rsid w:val="00B71E04"/>
    <w:rsid w:val="00B75103"/>
    <w:rsid w:val="00B760B4"/>
    <w:rsid w:val="00B768DE"/>
    <w:rsid w:val="00B80A0D"/>
    <w:rsid w:val="00B81718"/>
    <w:rsid w:val="00B81FBD"/>
    <w:rsid w:val="00B847E1"/>
    <w:rsid w:val="00B87DE7"/>
    <w:rsid w:val="00B90CA4"/>
    <w:rsid w:val="00B91584"/>
    <w:rsid w:val="00B91A15"/>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07478"/>
    <w:rsid w:val="00C107A7"/>
    <w:rsid w:val="00C10E32"/>
    <w:rsid w:val="00C1141B"/>
    <w:rsid w:val="00C1165F"/>
    <w:rsid w:val="00C13FDC"/>
    <w:rsid w:val="00C15D83"/>
    <w:rsid w:val="00C178DF"/>
    <w:rsid w:val="00C201ED"/>
    <w:rsid w:val="00C218EE"/>
    <w:rsid w:val="00C220C4"/>
    <w:rsid w:val="00C23471"/>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75B"/>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816"/>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3900"/>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B69"/>
    <w:rsid w:val="00DD3D22"/>
    <w:rsid w:val="00DD3D84"/>
    <w:rsid w:val="00DD4D5E"/>
    <w:rsid w:val="00DD57C4"/>
    <w:rsid w:val="00DD7F0E"/>
    <w:rsid w:val="00DE01DF"/>
    <w:rsid w:val="00DE287B"/>
    <w:rsid w:val="00DE3827"/>
    <w:rsid w:val="00DE4084"/>
    <w:rsid w:val="00DE5BDB"/>
    <w:rsid w:val="00DE680D"/>
    <w:rsid w:val="00DE7474"/>
    <w:rsid w:val="00DF4110"/>
    <w:rsid w:val="00E00783"/>
    <w:rsid w:val="00E02999"/>
    <w:rsid w:val="00E060CF"/>
    <w:rsid w:val="00E06377"/>
    <w:rsid w:val="00E06535"/>
    <w:rsid w:val="00E1048F"/>
    <w:rsid w:val="00E1125D"/>
    <w:rsid w:val="00E115A3"/>
    <w:rsid w:val="00E1526C"/>
    <w:rsid w:val="00E16408"/>
    <w:rsid w:val="00E174AE"/>
    <w:rsid w:val="00E22E64"/>
    <w:rsid w:val="00E2300B"/>
    <w:rsid w:val="00E230E1"/>
    <w:rsid w:val="00E23836"/>
    <w:rsid w:val="00E24125"/>
    <w:rsid w:val="00E24F2A"/>
    <w:rsid w:val="00E26048"/>
    <w:rsid w:val="00E26B9F"/>
    <w:rsid w:val="00E271C1"/>
    <w:rsid w:val="00E27AF3"/>
    <w:rsid w:val="00E30348"/>
    <w:rsid w:val="00E328AD"/>
    <w:rsid w:val="00E4059D"/>
    <w:rsid w:val="00E42125"/>
    <w:rsid w:val="00E42E99"/>
    <w:rsid w:val="00E44DE5"/>
    <w:rsid w:val="00E44DE6"/>
    <w:rsid w:val="00E45EA2"/>
    <w:rsid w:val="00E47181"/>
    <w:rsid w:val="00E474DA"/>
    <w:rsid w:val="00E4763C"/>
    <w:rsid w:val="00E50A2A"/>
    <w:rsid w:val="00E536D2"/>
    <w:rsid w:val="00E61AF2"/>
    <w:rsid w:val="00E63B39"/>
    <w:rsid w:val="00E63C5F"/>
    <w:rsid w:val="00E6466B"/>
    <w:rsid w:val="00E64CFA"/>
    <w:rsid w:val="00E662F2"/>
    <w:rsid w:val="00E7026C"/>
    <w:rsid w:val="00E70E4F"/>
    <w:rsid w:val="00E71F62"/>
    <w:rsid w:val="00E74545"/>
    <w:rsid w:val="00E7482B"/>
    <w:rsid w:val="00E7661E"/>
    <w:rsid w:val="00E76982"/>
    <w:rsid w:val="00E76D75"/>
    <w:rsid w:val="00E779BA"/>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0455"/>
    <w:rsid w:val="00EA2FBF"/>
    <w:rsid w:val="00EA4788"/>
    <w:rsid w:val="00EA7146"/>
    <w:rsid w:val="00EB23EC"/>
    <w:rsid w:val="00EB442C"/>
    <w:rsid w:val="00EB577D"/>
    <w:rsid w:val="00EB6D54"/>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D7850"/>
    <w:rsid w:val="00ED7995"/>
    <w:rsid w:val="00EE07E5"/>
    <w:rsid w:val="00EE1E9A"/>
    <w:rsid w:val="00EE2C47"/>
    <w:rsid w:val="00EE34B8"/>
    <w:rsid w:val="00EE3B93"/>
    <w:rsid w:val="00EF062C"/>
    <w:rsid w:val="00EF0DEC"/>
    <w:rsid w:val="00EF1DD4"/>
    <w:rsid w:val="00EF48BC"/>
    <w:rsid w:val="00EF4E2E"/>
    <w:rsid w:val="00EF50FB"/>
    <w:rsid w:val="00EF558F"/>
    <w:rsid w:val="00EF5F82"/>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B67"/>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2F6"/>
    <w:rsid w:val="00F458B3"/>
    <w:rsid w:val="00F50811"/>
    <w:rsid w:val="00F57C1E"/>
    <w:rsid w:val="00F60531"/>
    <w:rsid w:val="00F6322C"/>
    <w:rsid w:val="00F636D9"/>
    <w:rsid w:val="00F66CE6"/>
    <w:rsid w:val="00F6732C"/>
    <w:rsid w:val="00F7059F"/>
    <w:rsid w:val="00F71DBD"/>
    <w:rsid w:val="00F727DD"/>
    <w:rsid w:val="00F72B8F"/>
    <w:rsid w:val="00F7355A"/>
    <w:rsid w:val="00F73C36"/>
    <w:rsid w:val="00F73CE1"/>
    <w:rsid w:val="00F7450D"/>
    <w:rsid w:val="00F75D37"/>
    <w:rsid w:val="00F76411"/>
    <w:rsid w:val="00F76930"/>
    <w:rsid w:val="00F76B6D"/>
    <w:rsid w:val="00F76D10"/>
    <w:rsid w:val="00F7712B"/>
    <w:rsid w:val="00F7730C"/>
    <w:rsid w:val="00F8260B"/>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4F5A"/>
    <w:rsid w:val="00FB5E14"/>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F7390BA-68FB-A349-B72F-3F0ACD168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8</Pages>
  <Words>29683</Words>
  <Characters>169199</Characters>
  <Application>Microsoft Macintosh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984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99</cp:revision>
  <cp:lastPrinted>2017-08-10T08:31:00Z</cp:lastPrinted>
  <dcterms:created xsi:type="dcterms:W3CDTF">2017-10-03T12:07:00Z</dcterms:created>
  <dcterms:modified xsi:type="dcterms:W3CDTF">2017-10-03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